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sdtPr>
      <w:sdtEndPr/>
      <w:sdtContent>
        <w:p w14:paraId="026D522B" w14:textId="77777777" w:rsidR="00F9444C" w:rsidRDefault="00871266">
          <w:pPr>
            <w:pStyle w:val="NoSpacing"/>
          </w:pPr>
          <w:r>
            <w:t>Your Name</w:t>
          </w:r>
        </w:p>
      </w:sdtContent>
    </w:sdt>
    <w:p w14:paraId="36F5F611" w14:textId="77777777" w:rsidR="00E614DD" w:rsidRDefault="003332D7">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14:paraId="14EDB7BB" w14:textId="77777777" w:rsidR="00E614DD" w:rsidRDefault="003332D7">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14:paraId="7EAE4B55" w14:textId="77777777" w:rsidR="00E614DD" w:rsidRDefault="003332D7">
      <w:pPr>
        <w:pStyle w:val="NoSpacing"/>
      </w:pPr>
      <w:sdt>
        <w:sdtPr>
          <w:alias w:val="Date:"/>
          <w:tag w:val="Date:"/>
          <w:id w:val="518209038"/>
          <w:placeholder>
            <w:docPart w:val="2EB449EEE1B24578B2F5D2D1AF42B15F"/>
          </w:placeholder>
          <w:temporary/>
          <w:showingPlcHdr/>
        </w:sdtPr>
        <w:sdtEndPr/>
        <w:sdtContent>
          <w:r w:rsidR="00B13D1B">
            <w:t>Date</w:t>
          </w:r>
        </w:sdtContent>
      </w:sdt>
    </w:p>
    <w:p w14:paraId="7F8D0A3D" w14:textId="77777777" w:rsidR="00E614DD" w:rsidRPr="0000611F" w:rsidRDefault="00871266">
      <w:pPr>
        <w:pStyle w:val="Title"/>
        <w:rPr>
          <w:rFonts w:asciiTheme="minorHAnsi" w:hAnsiTheme="minorHAnsi" w:cstheme="minorHAnsi"/>
        </w:rPr>
      </w:pPr>
      <w:r w:rsidRPr="0000611F">
        <w:rPr>
          <w:rFonts w:asciiTheme="minorHAnsi" w:hAnsiTheme="minorHAnsi" w:cstheme="minorHAnsi"/>
        </w:rPr>
        <w:t xml:space="preserve"> Stop Smoking</w:t>
      </w:r>
    </w:p>
    <w:p w14:paraId="60CECADB" w14:textId="298B7DF0" w:rsidR="0000611F" w:rsidRDefault="00D35AA2" w:rsidP="00686269">
      <w:pPr>
        <w:jc w:val="both"/>
        <w:rPr>
          <w:rFonts w:eastAsia="Times New Roman" w:cstheme="minorHAnsi"/>
          <w:color w:val="111111"/>
          <w:bdr w:val="none" w:sz="0" w:space="0" w:color="auto" w:frame="1"/>
        </w:rPr>
      </w:pPr>
      <w:r>
        <w:rPr>
          <w:rFonts w:cstheme="minorHAnsi"/>
        </w:rPr>
        <w:t xml:space="preserve">       Smoking has</w:t>
      </w:r>
      <w:r w:rsidR="00871266" w:rsidRPr="0000611F">
        <w:rPr>
          <w:rFonts w:cstheme="minorHAnsi"/>
        </w:rPr>
        <w:t xml:space="preserve"> been recognized as a major epidemic all around the world.</w:t>
      </w:r>
      <w:r w:rsidR="00573FD0">
        <w:rPr>
          <w:rFonts w:cstheme="minorHAnsi"/>
        </w:rPr>
        <w:t xml:space="preserve"> Last year, 18,000 people have been reported to die as a consequence of smoking </w:t>
      </w:r>
      <w:r w:rsidR="000F59AF">
        <w:rPr>
          <w:rFonts w:eastAsia="Times New Roman" w:cstheme="minorHAnsi"/>
          <w:color w:val="111111"/>
          <w:bdr w:val="none" w:sz="0" w:space="0" w:color="auto" w:frame="1"/>
        </w:rPr>
        <w:fldChar w:fldCharType="begin"/>
      </w:r>
      <w:r w:rsidR="0061348D">
        <w:rPr>
          <w:rFonts w:eastAsia="Times New Roman" w:cstheme="minorHAnsi"/>
          <w:color w:val="111111"/>
          <w:bdr w:val="none" w:sz="0" w:space="0" w:color="auto" w:frame="1"/>
        </w:rPr>
        <w:instrText xml:space="preserve"> ADDIN ZOTERO_ITEM CSL_CITATION {"citationID":"PWndWHBM","properties":{"formattedCitation":"({\\i{}Lung Cancer | CDC})","plainCitation":"(Lung Cancer | CDC)","noteIndex":0},"citationItems":[{"id":35,"uris":["http://zotero.org/users/local/LGdpQbDd/items/DRWG7ZSB"],"uri":["http://zotero.org/users/local/LGdpQbDd/items/DRWG7ZSB"],"itemData":{"id":35,"type":"webpage","title":"Lung Cancer | CDC","URL":"https://www.cdc.gov/cancer/lung/","accessed":{"date-parts":[["2019",11,1]]}}}],"schema":"https://github.com/citation-style-language/schema/raw/master/csl-citation.json"} </w:instrText>
      </w:r>
      <w:r w:rsidR="000F59AF">
        <w:rPr>
          <w:rFonts w:eastAsia="Times New Roman" w:cstheme="minorHAnsi"/>
          <w:color w:val="111111"/>
          <w:bdr w:val="none" w:sz="0" w:space="0" w:color="auto" w:frame="1"/>
        </w:rPr>
        <w:fldChar w:fldCharType="separate"/>
      </w:r>
      <w:r w:rsidR="0061348D" w:rsidRPr="0061348D">
        <w:rPr>
          <w:rFonts w:ascii="Times New Roman" w:hAnsi="Times New Roman" w:cs="Times New Roman"/>
        </w:rPr>
        <w:t>(</w:t>
      </w:r>
      <w:r w:rsidR="0061348D" w:rsidRPr="0061348D">
        <w:rPr>
          <w:rFonts w:ascii="Times New Roman" w:hAnsi="Times New Roman" w:cs="Times New Roman"/>
          <w:i/>
          <w:iCs/>
        </w:rPr>
        <w:t>Lung Cancer | CDC</w:t>
      </w:r>
      <w:r w:rsidR="0061348D" w:rsidRPr="0061348D">
        <w:rPr>
          <w:rFonts w:ascii="Times New Roman" w:hAnsi="Times New Roman" w:cs="Times New Roman"/>
        </w:rPr>
        <w:t>)</w:t>
      </w:r>
      <w:r w:rsidR="000F59AF">
        <w:rPr>
          <w:rFonts w:eastAsia="Times New Roman" w:cstheme="minorHAnsi"/>
          <w:color w:val="111111"/>
          <w:bdr w:val="none" w:sz="0" w:space="0" w:color="auto" w:frame="1"/>
        </w:rPr>
        <w:fldChar w:fldCharType="end"/>
      </w:r>
      <w:r w:rsidR="00CE2962">
        <w:rPr>
          <w:rFonts w:eastAsia="Times New Roman" w:cstheme="minorHAnsi"/>
          <w:color w:val="111111"/>
          <w:bdr w:val="none" w:sz="0" w:space="0" w:color="auto" w:frame="1"/>
        </w:rPr>
        <w:t>.</w:t>
      </w:r>
      <w:r w:rsidR="00AD2D14">
        <w:rPr>
          <w:rFonts w:eastAsia="Times New Roman" w:cstheme="minorHAnsi"/>
          <w:color w:val="111111"/>
          <w:bdr w:val="none" w:sz="0" w:space="0" w:color="auto" w:frame="1"/>
        </w:rPr>
        <w:t xml:space="preserve"> </w:t>
      </w:r>
      <w:r w:rsidR="00573FD0">
        <w:rPr>
          <w:rFonts w:eastAsia="Times New Roman" w:cstheme="minorHAnsi"/>
          <w:color w:val="111111"/>
          <w:bdr w:val="none" w:sz="0" w:space="0" w:color="auto" w:frame="1"/>
        </w:rPr>
        <w:t>It makes your lungs dark</w:t>
      </w:r>
      <w:r w:rsidR="00871266" w:rsidRPr="0000611F">
        <w:rPr>
          <w:rFonts w:eastAsia="Times New Roman" w:cstheme="minorHAnsi"/>
          <w:color w:val="111111"/>
          <w:bdr w:val="none" w:sz="0" w:space="0" w:color="auto" w:frame="1"/>
        </w:rPr>
        <w:t xml:space="preserve">. </w:t>
      </w:r>
      <w:r w:rsidR="00573FD0">
        <w:rPr>
          <w:rFonts w:eastAsia="Times New Roman" w:cstheme="minorHAnsi"/>
          <w:color w:val="111111"/>
          <w:bdr w:val="none" w:sz="0" w:space="0" w:color="auto" w:frame="1"/>
        </w:rPr>
        <w:t>It is extremely injurious to health.</w:t>
      </w:r>
      <w:r w:rsidR="00871266" w:rsidRPr="0000611F">
        <w:rPr>
          <w:rFonts w:eastAsia="Times New Roman" w:cstheme="minorHAnsi"/>
          <w:color w:val="111111"/>
          <w:bdr w:val="none" w:sz="0" w:space="0" w:color="auto" w:frame="1"/>
        </w:rPr>
        <w:t xml:space="preserve"> </w:t>
      </w:r>
      <w:r w:rsidR="00573FD0">
        <w:rPr>
          <w:rFonts w:eastAsia="Times New Roman" w:cstheme="minorHAnsi"/>
          <w:color w:val="111111"/>
          <w:bdr w:val="none" w:sz="0" w:space="0" w:color="auto" w:frame="1"/>
        </w:rPr>
        <w:t xml:space="preserve">It </w:t>
      </w:r>
      <w:r w:rsidR="00544426">
        <w:rPr>
          <w:rFonts w:eastAsia="Times New Roman" w:cstheme="minorHAnsi"/>
          <w:color w:val="111111"/>
          <w:bdr w:val="none" w:sz="0" w:space="0" w:color="auto" w:frame="1"/>
        </w:rPr>
        <w:t>is perilous</w:t>
      </w:r>
      <w:r w:rsidR="00AD2D14">
        <w:rPr>
          <w:rFonts w:eastAsia="Times New Roman" w:cstheme="minorHAnsi"/>
          <w:color w:val="111111"/>
          <w:bdr w:val="none" w:sz="0" w:space="0" w:color="auto" w:frame="1"/>
        </w:rPr>
        <w:t xml:space="preserve">. </w:t>
      </w:r>
      <w:r w:rsidR="00544426">
        <w:rPr>
          <w:rFonts w:eastAsia="Times New Roman" w:cstheme="minorHAnsi"/>
          <w:color w:val="111111"/>
          <w:bdr w:val="none" w:sz="0" w:space="0" w:color="auto" w:frame="1"/>
        </w:rPr>
        <w:t>Still</w:t>
      </w:r>
      <w:r w:rsidR="00871266" w:rsidRPr="0000611F">
        <w:rPr>
          <w:rFonts w:eastAsia="Times New Roman" w:cstheme="minorHAnsi"/>
          <w:color w:val="111111"/>
          <w:bdr w:val="none" w:sz="0" w:space="0" w:color="auto" w:frame="1"/>
        </w:rPr>
        <w:t xml:space="preserve">, </w:t>
      </w:r>
      <w:r w:rsidR="00544426">
        <w:rPr>
          <w:rFonts w:eastAsia="Times New Roman" w:cstheme="minorHAnsi"/>
          <w:color w:val="111111"/>
          <w:bdr w:val="none" w:sz="0" w:space="0" w:color="auto" w:frame="1"/>
        </w:rPr>
        <w:t>you decide to smoke</w:t>
      </w:r>
      <w:r w:rsidR="00AD2D14">
        <w:rPr>
          <w:rFonts w:eastAsia="Times New Roman" w:cstheme="minorHAnsi"/>
          <w:color w:val="111111"/>
          <w:bdr w:val="none" w:sz="0" w:space="0" w:color="auto" w:frame="1"/>
        </w:rPr>
        <w:t xml:space="preserve">. </w:t>
      </w:r>
      <w:r w:rsidR="00544426">
        <w:rPr>
          <w:rFonts w:eastAsia="Times New Roman" w:cstheme="minorHAnsi"/>
          <w:color w:val="111111"/>
          <w:bdr w:val="none" w:sz="0" w:space="0" w:color="auto" w:frame="1"/>
        </w:rPr>
        <w:t>You grasp casualty despite knowing everything</w:t>
      </w:r>
      <w:r w:rsidR="00871266" w:rsidRPr="0000611F">
        <w:rPr>
          <w:rFonts w:eastAsia="Times New Roman" w:cstheme="minorHAnsi"/>
          <w:color w:val="111111"/>
          <w:bdr w:val="none" w:sz="0" w:space="0" w:color="auto" w:frame="1"/>
        </w:rPr>
        <w:t xml:space="preserve">. A </w:t>
      </w:r>
      <w:r w:rsidR="00544426" w:rsidRPr="0000611F">
        <w:rPr>
          <w:rFonts w:eastAsia="Times New Roman" w:cstheme="minorHAnsi"/>
          <w:color w:val="111111"/>
          <w:bdr w:val="none" w:sz="0" w:space="0" w:color="auto" w:frame="1"/>
        </w:rPr>
        <w:t>slight</w:t>
      </w:r>
      <w:r w:rsidR="00871266" w:rsidRPr="0000611F">
        <w:rPr>
          <w:rFonts w:eastAsia="Times New Roman" w:cstheme="minorHAnsi"/>
          <w:color w:val="111111"/>
          <w:bdr w:val="none" w:sz="0" w:space="0" w:color="auto" w:frame="1"/>
        </w:rPr>
        <w:t xml:space="preserve"> puff may </w:t>
      </w:r>
      <w:r w:rsidR="00FC0826">
        <w:rPr>
          <w:rFonts w:eastAsia="Times New Roman" w:cstheme="minorHAnsi"/>
          <w:color w:val="111111"/>
          <w:bdr w:val="none" w:sz="0" w:space="0" w:color="auto" w:frame="1"/>
        </w:rPr>
        <w:t xml:space="preserve">seem </w:t>
      </w:r>
      <w:r w:rsidR="00544426">
        <w:rPr>
          <w:rFonts w:eastAsia="Times New Roman" w:cstheme="minorHAnsi"/>
          <w:color w:val="111111"/>
          <w:bdr w:val="none" w:sz="0" w:space="0" w:color="auto" w:frame="1"/>
        </w:rPr>
        <w:t>harmless</w:t>
      </w:r>
      <w:r w:rsidR="00871266" w:rsidRPr="0000611F">
        <w:rPr>
          <w:rFonts w:eastAsia="Times New Roman" w:cstheme="minorHAnsi"/>
          <w:color w:val="111111"/>
          <w:bdr w:val="none" w:sz="0" w:space="0" w:color="auto" w:frame="1"/>
        </w:rPr>
        <w:t xml:space="preserve">, however, </w:t>
      </w:r>
      <w:r w:rsidR="00E34999">
        <w:rPr>
          <w:rFonts w:eastAsia="Times New Roman" w:cstheme="minorHAnsi"/>
          <w:color w:val="111111"/>
          <w:bdr w:val="none" w:sz="0" w:space="0" w:color="auto" w:frame="1"/>
        </w:rPr>
        <w:t>it is not.</w:t>
      </w:r>
      <w:r w:rsidR="00871266" w:rsidRPr="0000611F">
        <w:rPr>
          <w:rFonts w:eastAsia="Times New Roman" w:cstheme="minorHAnsi"/>
          <w:color w:val="111111"/>
          <w:bdr w:val="none" w:sz="0" w:space="0" w:color="auto" w:frame="1"/>
        </w:rPr>
        <w:t xml:space="preserve"> </w:t>
      </w:r>
      <w:r w:rsidR="00AB494D">
        <w:rPr>
          <w:rFonts w:eastAsia="Times New Roman" w:cstheme="minorHAnsi"/>
          <w:color w:val="111111"/>
          <w:bdr w:val="none" w:sz="0" w:space="0" w:color="auto" w:frame="1"/>
        </w:rPr>
        <w:t>We are at a loss of health due to smoking</w:t>
      </w:r>
      <w:r w:rsidR="00871266" w:rsidRPr="0000611F">
        <w:rPr>
          <w:rFonts w:eastAsia="Times New Roman" w:cstheme="minorHAnsi"/>
          <w:color w:val="111111"/>
          <w:bdr w:val="none" w:sz="0" w:space="0" w:color="auto" w:frame="1"/>
        </w:rPr>
        <w:t xml:space="preserve">. When will </w:t>
      </w:r>
      <w:r w:rsidR="00AB494D">
        <w:rPr>
          <w:rFonts w:eastAsia="Times New Roman" w:cstheme="minorHAnsi"/>
          <w:color w:val="111111"/>
          <w:bdr w:val="none" w:sz="0" w:space="0" w:color="auto" w:frame="1"/>
        </w:rPr>
        <w:t>people open their eyes to realize the harmful impacts of smoking</w:t>
      </w:r>
      <w:r w:rsidR="00AD2D14">
        <w:rPr>
          <w:rFonts w:eastAsia="Times New Roman" w:cstheme="minorHAnsi"/>
          <w:color w:val="111111"/>
          <w:bdr w:val="none" w:sz="0" w:space="0" w:color="auto" w:frame="1"/>
        </w:rPr>
        <w:t>?</w:t>
      </w:r>
      <w:r w:rsidR="00AB494D">
        <w:rPr>
          <w:rFonts w:eastAsia="Times New Roman" w:cstheme="minorHAnsi"/>
          <w:color w:val="111111"/>
          <w:bdr w:val="none" w:sz="0" w:space="0" w:color="auto" w:frame="1"/>
        </w:rPr>
        <w:t xml:space="preserve"> When will </w:t>
      </w:r>
      <w:r w:rsidR="00E10EC4">
        <w:rPr>
          <w:rFonts w:eastAsia="Times New Roman" w:cstheme="minorHAnsi"/>
          <w:color w:val="111111"/>
          <w:bdr w:val="none" w:sz="0" w:space="0" w:color="auto" w:frame="1"/>
        </w:rPr>
        <w:t>people get serious about the fact that s</w:t>
      </w:r>
      <w:r w:rsidR="004B7DAA">
        <w:rPr>
          <w:rFonts w:eastAsia="Times New Roman" w:cstheme="minorHAnsi"/>
          <w:color w:val="111111"/>
          <w:bdr w:val="none" w:sz="0" w:space="0" w:color="auto" w:frame="1"/>
        </w:rPr>
        <w:t xml:space="preserve">moking </w:t>
      </w:r>
      <w:r w:rsidR="00E10EC4">
        <w:rPr>
          <w:rFonts w:eastAsia="Times New Roman" w:cstheme="minorHAnsi"/>
          <w:color w:val="111111"/>
          <w:bdr w:val="none" w:sz="0" w:space="0" w:color="auto" w:frame="1"/>
        </w:rPr>
        <w:t>kills?</w:t>
      </w:r>
      <w:r w:rsidR="00871266" w:rsidRPr="0000611F">
        <w:rPr>
          <w:rFonts w:eastAsia="Times New Roman" w:cstheme="minorHAnsi"/>
          <w:color w:val="111111"/>
          <w:bdr w:val="none" w:sz="0" w:space="0" w:color="auto" w:frame="1"/>
        </w:rPr>
        <w:t xml:space="preserve"> Significantly, you</w:t>
      </w:r>
      <w:r w:rsidR="00E10EC4">
        <w:rPr>
          <w:rFonts w:eastAsia="Times New Roman" w:cstheme="minorHAnsi"/>
          <w:color w:val="111111"/>
          <w:bdr w:val="none" w:sz="0" w:space="0" w:color="auto" w:frame="1"/>
        </w:rPr>
        <w:t xml:space="preserve"> ought to take in</w:t>
      </w:r>
      <w:r w:rsidR="00FC0826">
        <w:rPr>
          <w:rFonts w:eastAsia="Times New Roman" w:cstheme="minorHAnsi"/>
          <w:color w:val="111111"/>
          <w:bdr w:val="none" w:sz="0" w:space="0" w:color="auto" w:frame="1"/>
        </w:rPr>
        <w:t xml:space="preserve">to </w:t>
      </w:r>
      <w:r w:rsidR="00E10EC4">
        <w:rPr>
          <w:rFonts w:eastAsia="Times New Roman" w:cstheme="minorHAnsi"/>
          <w:color w:val="111111"/>
          <w:bdr w:val="none" w:sz="0" w:space="0" w:color="auto" w:frame="1"/>
        </w:rPr>
        <w:t xml:space="preserve">account </w:t>
      </w:r>
      <w:r w:rsidR="004B7DAA">
        <w:rPr>
          <w:rFonts w:eastAsia="Times New Roman" w:cstheme="minorHAnsi"/>
          <w:color w:val="111111"/>
          <w:bdr w:val="none" w:sz="0" w:space="0" w:color="auto" w:frame="1"/>
        </w:rPr>
        <w:t xml:space="preserve">the </w:t>
      </w:r>
      <w:r w:rsidR="00E10EC4">
        <w:rPr>
          <w:rFonts w:eastAsia="Times New Roman" w:cstheme="minorHAnsi"/>
          <w:color w:val="111111"/>
          <w:bdr w:val="none" w:sz="0" w:space="0" w:color="auto" w:frame="1"/>
        </w:rPr>
        <w:t>toxic substances we inhale via breathing</w:t>
      </w:r>
      <w:r w:rsidR="00871266" w:rsidRPr="0000611F">
        <w:rPr>
          <w:rFonts w:eastAsia="Times New Roman" w:cstheme="minorHAnsi"/>
          <w:color w:val="111111"/>
          <w:bdr w:val="none" w:sz="0" w:space="0" w:color="auto" w:frame="1"/>
        </w:rPr>
        <w:t xml:space="preserve">. </w:t>
      </w:r>
      <w:r w:rsidR="00E10EC4">
        <w:rPr>
          <w:rFonts w:eastAsia="Times New Roman" w:cstheme="minorHAnsi"/>
          <w:color w:val="111111"/>
          <w:bdr w:val="none" w:sz="0" w:space="0" w:color="auto" w:frame="1"/>
        </w:rPr>
        <w:t>Three key substances found in a tobacco smoke are CO, tar and nicotin</w:t>
      </w:r>
      <w:r w:rsidR="00B80E0F">
        <w:rPr>
          <w:rFonts w:eastAsia="Times New Roman" w:cstheme="minorHAnsi"/>
          <w:color w:val="111111"/>
          <w:bdr w:val="none" w:sz="0" w:space="0" w:color="auto" w:frame="1"/>
        </w:rPr>
        <w:t>e</w:t>
      </w:r>
      <w:r w:rsidR="00871266" w:rsidRPr="0000611F">
        <w:rPr>
          <w:rFonts w:eastAsia="Times New Roman" w:cstheme="minorHAnsi"/>
          <w:color w:val="111111"/>
          <w:bdr w:val="none" w:sz="0" w:space="0" w:color="auto" w:frame="1"/>
        </w:rPr>
        <w:t>. Th</w:t>
      </w:r>
      <w:r w:rsidR="00314A5E">
        <w:rPr>
          <w:rFonts w:eastAsia="Times New Roman" w:cstheme="minorHAnsi"/>
          <w:color w:val="111111"/>
          <w:bdr w:val="none" w:sz="0" w:space="0" w:color="auto" w:frame="1"/>
        </w:rPr>
        <w:t xml:space="preserve">ey are known </w:t>
      </w:r>
      <w:r w:rsidR="00B80E0F">
        <w:rPr>
          <w:rFonts w:eastAsia="Times New Roman" w:cstheme="minorHAnsi"/>
          <w:color w:val="111111"/>
          <w:bdr w:val="none" w:sz="0" w:space="0" w:color="auto" w:frame="1"/>
        </w:rPr>
        <w:t>to cause</w:t>
      </w:r>
      <w:r w:rsidR="00405502">
        <w:rPr>
          <w:rFonts w:eastAsia="Times New Roman" w:cstheme="minorHAnsi"/>
          <w:color w:val="111111"/>
          <w:bdr w:val="none" w:sz="0" w:space="0" w:color="auto" w:frame="1"/>
        </w:rPr>
        <w:t xml:space="preserve"> </w:t>
      </w:r>
      <w:r w:rsidR="00314A5E">
        <w:rPr>
          <w:rFonts w:eastAsia="Times New Roman" w:cstheme="minorHAnsi"/>
          <w:color w:val="111111"/>
          <w:bdr w:val="none" w:sz="0" w:space="0" w:color="auto" w:frame="1"/>
        </w:rPr>
        <w:t>shocking</w:t>
      </w:r>
      <w:r w:rsidR="00AD2D14">
        <w:rPr>
          <w:rFonts w:eastAsia="Times New Roman" w:cstheme="minorHAnsi"/>
          <w:color w:val="111111"/>
          <w:bdr w:val="none" w:sz="0" w:space="0" w:color="auto" w:frame="1"/>
        </w:rPr>
        <w:t xml:space="preserve"> </w:t>
      </w:r>
      <w:r w:rsidR="00314A5E">
        <w:rPr>
          <w:rFonts w:eastAsia="Times New Roman" w:cstheme="minorHAnsi"/>
          <w:color w:val="111111"/>
          <w:bdr w:val="none" w:sz="0" w:space="0" w:color="auto" w:frame="1"/>
        </w:rPr>
        <w:t>impairment</w:t>
      </w:r>
      <w:r w:rsidR="00AD2D14">
        <w:rPr>
          <w:rFonts w:eastAsia="Times New Roman" w:cstheme="minorHAnsi"/>
          <w:color w:val="111111"/>
          <w:bdr w:val="none" w:sz="0" w:space="0" w:color="auto" w:frame="1"/>
        </w:rPr>
        <w:t xml:space="preserve"> to the human body </w:t>
      </w:r>
      <w:r w:rsidR="00314A5E">
        <w:rPr>
          <w:rFonts w:eastAsia="Times New Roman" w:cstheme="minorHAnsi"/>
          <w:color w:val="111111"/>
          <w:bdr w:val="none" w:sz="0" w:space="0" w:color="auto" w:frame="1"/>
        </w:rPr>
        <w:t>especially</w:t>
      </w:r>
      <w:r w:rsidR="00C7093E">
        <w:rPr>
          <w:rFonts w:eastAsia="Times New Roman" w:cstheme="minorHAnsi"/>
          <w:color w:val="111111"/>
          <w:bdr w:val="none" w:sz="0" w:space="0" w:color="auto" w:frame="1"/>
        </w:rPr>
        <w:t xml:space="preserve"> the</w:t>
      </w:r>
      <w:r w:rsidR="00314A5E">
        <w:rPr>
          <w:rFonts w:eastAsia="Times New Roman" w:cstheme="minorHAnsi"/>
          <w:color w:val="111111"/>
          <w:bdr w:val="none" w:sz="0" w:space="0" w:color="auto" w:frame="1"/>
        </w:rPr>
        <w:t xml:space="preserve"> </w:t>
      </w:r>
      <w:r w:rsidR="00C7093E">
        <w:rPr>
          <w:rFonts w:eastAsia="Times New Roman" w:cstheme="minorHAnsi"/>
          <w:color w:val="111111"/>
          <w:bdr w:val="none" w:sz="0" w:space="0" w:color="auto" w:frame="1"/>
        </w:rPr>
        <w:t xml:space="preserve">heart, lungs </w:t>
      </w:r>
      <w:r w:rsidR="00AD2D14">
        <w:rPr>
          <w:rFonts w:eastAsia="Times New Roman" w:cstheme="minorHAnsi"/>
          <w:color w:val="111111"/>
          <w:bdr w:val="none" w:sz="0" w:space="0" w:color="auto" w:frame="1"/>
        </w:rPr>
        <w:t>and brain</w:t>
      </w:r>
      <w:r w:rsidR="00871266" w:rsidRPr="0000611F">
        <w:rPr>
          <w:rFonts w:eastAsia="Times New Roman" w:cstheme="minorHAnsi"/>
          <w:color w:val="111111"/>
          <w:bdr w:val="none" w:sz="0" w:space="0" w:color="auto" w:frame="1"/>
        </w:rPr>
        <w:t xml:space="preserve">. </w:t>
      </w:r>
      <w:r w:rsidR="00B80E0F">
        <w:rPr>
          <w:rFonts w:eastAsia="Times New Roman" w:cstheme="minorHAnsi"/>
          <w:color w:val="111111"/>
          <w:bdr w:val="none" w:sz="0" w:space="0" w:color="auto" w:frame="1"/>
        </w:rPr>
        <w:t>People who smoke are more</w:t>
      </w:r>
      <w:r w:rsidR="00871266" w:rsidRPr="0000611F">
        <w:rPr>
          <w:rFonts w:eastAsia="Times New Roman" w:cstheme="minorHAnsi"/>
          <w:color w:val="111111"/>
          <w:bdr w:val="none" w:sz="0" w:space="0" w:color="auto" w:frame="1"/>
        </w:rPr>
        <w:t xml:space="preserve"> inclined to </w:t>
      </w:r>
      <w:r w:rsidR="00B80E0F" w:rsidRPr="0000611F">
        <w:rPr>
          <w:rFonts w:eastAsia="Times New Roman" w:cstheme="minorHAnsi"/>
          <w:color w:val="111111"/>
          <w:bdr w:val="none" w:sz="0" w:space="0" w:color="auto" w:frame="1"/>
        </w:rPr>
        <w:t>d</w:t>
      </w:r>
      <w:r w:rsidR="00B80E0F">
        <w:rPr>
          <w:rFonts w:eastAsia="Times New Roman" w:cstheme="minorHAnsi"/>
          <w:color w:val="111111"/>
          <w:bdr w:val="none" w:sz="0" w:space="0" w:color="auto" w:frame="1"/>
        </w:rPr>
        <w:t>eveloping</w:t>
      </w:r>
      <w:r w:rsidR="00871266" w:rsidRPr="0000611F">
        <w:rPr>
          <w:rFonts w:eastAsia="Times New Roman" w:cstheme="minorHAnsi"/>
          <w:color w:val="111111"/>
          <w:bdr w:val="none" w:sz="0" w:space="0" w:color="auto" w:frame="1"/>
        </w:rPr>
        <w:t xml:space="preserve"> illnesses </w:t>
      </w:r>
      <w:r w:rsidR="00B80E0F">
        <w:rPr>
          <w:rFonts w:eastAsia="Times New Roman" w:cstheme="minorHAnsi"/>
          <w:color w:val="111111"/>
          <w:bdr w:val="none" w:sz="0" w:space="0" w:color="auto" w:frame="1"/>
        </w:rPr>
        <w:t xml:space="preserve">due to the toxins present in the smoke. </w:t>
      </w:r>
    </w:p>
    <w:p w14:paraId="784927C5" w14:textId="17813183" w:rsidR="00255933" w:rsidRDefault="00367A0A" w:rsidP="00686269">
      <w:pPr>
        <w:jc w:val="both"/>
      </w:pPr>
      <w:r>
        <w:t xml:space="preserve">Cigarette smoking is known to be a basic risk factor of Lung Cancer </w:t>
      </w:r>
      <w:r w:rsidR="000F59AF">
        <w:fldChar w:fldCharType="begin"/>
      </w:r>
      <w:r w:rsidR="00221162">
        <w:instrText xml:space="preserve"> ADDIN ZOTERO_ITEM CSL_CITATION {"citationID":"4OfjjVcl","properties":{"formattedCitation":"({\\i{}What Are the Risk Factors for Lung Cancer?})","plainCitation":"(What Are the Risk Factors for Lung Cancer?)","noteIndex":0},"citationItems":[{"id":33,"uris":["http://zotero.org/users/local/LGdpQbDd/items/83RPWIHW"],"uri":["http://zotero.org/users/local/LGdpQbDd/items/83RPWIHW"],"itemData":{"id":33,"type":"webpage","title":"What Are the Risk Factors for Lung Cancer? | CDC","abstract":"Research has found several risk factors that may increase your chances of getting lung cancer.","URL":"https://www.cdc.gov/cancer/lung/basic_info/risk_factors.htm","title-short":"What Are the Risk Factors for Lung Cancer?","language":"en-us","issued":{"date-parts":[["2019",10,17]]},"accessed":{"date-parts":[["2019",11,1]]}}}],"schema":"https://github.com/citation-style-language/schema/raw/master/csl-citation.json"} </w:instrText>
      </w:r>
      <w:r w:rsidR="000F59AF">
        <w:fldChar w:fldCharType="separate"/>
      </w:r>
      <w:r w:rsidR="00221162" w:rsidRPr="00221162">
        <w:rPr>
          <w:rFonts w:ascii="Times New Roman" w:hAnsi="Times New Roman" w:cs="Times New Roman"/>
        </w:rPr>
        <w:t>(</w:t>
      </w:r>
      <w:r w:rsidR="00221162" w:rsidRPr="00221162">
        <w:rPr>
          <w:rFonts w:ascii="Times New Roman" w:hAnsi="Times New Roman" w:cs="Times New Roman"/>
          <w:i/>
          <w:iCs/>
        </w:rPr>
        <w:t>What Are the Risk Factors for Lung Cancer?</w:t>
      </w:r>
      <w:r w:rsidR="00221162" w:rsidRPr="00221162">
        <w:rPr>
          <w:rFonts w:ascii="Times New Roman" w:hAnsi="Times New Roman" w:cs="Times New Roman"/>
        </w:rPr>
        <w:t>)</w:t>
      </w:r>
      <w:r w:rsidR="000F59AF">
        <w:fldChar w:fldCharType="end"/>
      </w:r>
      <w:r w:rsidR="00200867">
        <w:t xml:space="preserve">. </w:t>
      </w:r>
      <w:r w:rsidR="004B7DAA">
        <w:t xml:space="preserve">In America, smoking and </w:t>
      </w:r>
      <w:proofErr w:type="spellStart"/>
      <w:r w:rsidR="004B7DAA">
        <w:t>va</w:t>
      </w:r>
      <w:r>
        <w:t>ping</w:t>
      </w:r>
      <w:proofErr w:type="spellEnd"/>
      <w:r>
        <w:t xml:space="preserve"> are connected to almost</w:t>
      </w:r>
      <w:r w:rsidR="00871266">
        <w:t xml:space="preserve"> 8</w:t>
      </w:r>
      <w:r w:rsidR="000242D0">
        <w:t>0-</w:t>
      </w:r>
      <w:r w:rsidR="00871266">
        <w:t>9</w:t>
      </w:r>
      <w:r w:rsidR="000242D0">
        <w:t xml:space="preserve">0 percent </w:t>
      </w:r>
      <w:r w:rsidR="00871266">
        <w:t xml:space="preserve">of </w:t>
      </w:r>
      <w:r w:rsidR="00200867">
        <w:t xml:space="preserve">these cancer </w:t>
      </w:r>
      <w:r w:rsidR="00871266">
        <w:t>ca</w:t>
      </w:r>
      <w:r w:rsidR="00FC0826">
        <w:t>sualties</w:t>
      </w:r>
      <w:r w:rsidR="004B7DAA">
        <w:t xml:space="preserve"> </w:t>
      </w:r>
      <w:r w:rsidR="000F59AF">
        <w:fldChar w:fldCharType="begin"/>
      </w:r>
      <w:r w:rsidR="00221162">
        <w:instrText xml:space="preserve"> ADDIN ZOTERO_ITEM CSL_CITATION {"citationID":"P75Mxk2h","properties":{"formattedCitation":"(Das)","plainCitation":"(Das)","noteIndex":0},"citationItems":[{"id":32,"uris":["http://zotero.org/users/local/LGdpQbDd/items/2ZFKZELP"],"uri":["http://zotero.org/users/local/LGdpQbDd/items/2ZFKZELP"],"itemData":{"id":32,"type":"article-journal","title":"Harmful health effects of cigarette smoking","container-title":"Molecular and Cellular Biochemistry","page":"159-165","volume":"253","issue":"1","source":"Springer Link","abstract":"This is a comprehensive review on the harmful health effects of cigarette smoking. Tobacco smoking is a reprehensible habit that has spread all over the world as an epidemic. It reduces the life expectancy among smokers. It increases overall medical costs and contributes to the loss of productivity during the life span. Smoking has been shown to be linked with various neurological, cardiovascular, and pulmonary diseases. Cigarette smoke not only affects the smokers but also contributes to the health problems of the non-smokers. Exposure to environmental tobacco smoke contributes to health problems in children and is a significant risk factor for asthma. Cigarette smoke contains several carcinogens that alter biochemical defense systems leading to lung cancer.","DOI":"10.1023/A:1026024829294","ISSN":"1573-4919","journalAbbreviation":"Mol Cell Biochem","language":"en","author":[{"family":"Das","given":"Salil K."}],"issued":{"date-parts":[["2003",11,1]]}}}],"schema":"https://github.com/citation-style-language/schema/raw/master/csl-citation.json"} </w:instrText>
      </w:r>
      <w:r w:rsidR="000F59AF">
        <w:fldChar w:fldCharType="separate"/>
      </w:r>
      <w:r w:rsidR="00221162" w:rsidRPr="00221162">
        <w:rPr>
          <w:rFonts w:ascii="Times New Roman" w:hAnsi="Times New Roman" w:cs="Times New Roman"/>
        </w:rPr>
        <w:t>(Das)</w:t>
      </w:r>
      <w:r w:rsidR="000F59AF">
        <w:fldChar w:fldCharType="end"/>
      </w:r>
      <w:r w:rsidR="00871266">
        <w:t xml:space="preserve">. </w:t>
      </w:r>
      <w:r>
        <w:t>Similarly</w:t>
      </w:r>
      <w:r w:rsidR="00C7093E">
        <w:t>,</w:t>
      </w:r>
      <w:r>
        <w:t xml:space="preserve"> consuming various </w:t>
      </w:r>
      <w:r w:rsidR="00871266">
        <w:t>tobacco</w:t>
      </w:r>
      <w:r w:rsidR="00200867">
        <w:t xml:space="preserve"> </w:t>
      </w:r>
      <w:r>
        <w:t xml:space="preserve">substances such as cigar or pipes </w:t>
      </w:r>
      <w:r w:rsidR="00200867">
        <w:t xml:space="preserve">contribute to developing the risk of </w:t>
      </w:r>
      <w:r w:rsidR="000242D0">
        <w:t>l</w:t>
      </w:r>
      <w:r w:rsidR="00200867">
        <w:t>ung cancer.</w:t>
      </w:r>
      <w:r w:rsidR="00871266">
        <w:t xml:space="preserve"> Tobacc</w:t>
      </w:r>
      <w:r w:rsidR="00200867">
        <w:t xml:space="preserve">o smoke is a </w:t>
      </w:r>
      <w:r>
        <w:t>hazardous</w:t>
      </w:r>
      <w:r w:rsidR="00200867">
        <w:t xml:space="preserve"> </w:t>
      </w:r>
      <w:r>
        <w:t>composite of almost seven thousand</w:t>
      </w:r>
      <w:r w:rsidR="00200867">
        <w:t xml:space="preserve"> </w:t>
      </w:r>
      <w:r>
        <w:t xml:space="preserve">artificial substances. Most of them </w:t>
      </w:r>
      <w:r w:rsidR="00200867">
        <w:t>are toxins. Seventy of those highly toxic components have been proved to cause lung cancer</w:t>
      </w:r>
      <w:r w:rsidR="00686269">
        <w:t xml:space="preserve"> </w:t>
      </w:r>
      <w:r w:rsidR="000F59AF">
        <w:fldChar w:fldCharType="begin"/>
      </w:r>
      <w:r w:rsidR="00AE3AD6">
        <w:instrText xml:space="preserve"> ADDIN ZOTERO_ITEM CSL_CITATION {"citationID":"ZSp0B2Cw","properties":{"formattedCitation":"(Das)","plainCitation":"(Das)","noteIndex":0},"citationItems":[{"id":32,"uris":["http://zotero.org/users/local/LGdpQbDd/items/2ZFKZELP"],"uri":["http://zotero.org/users/local/LGdpQbDd/items/2ZFKZELP"],"itemData":{"id":32,"type":"article-journal","title":"Harmful health effects of cigarette smoking","container-title":"Molecular and Cellular Biochemistry","page":"159-165","volume":"253","issue":"1","source":"Springer Link","abstract":"This is a comprehensive review on the harmful health effects of cigarette smoking. Tobacco smoking is a reprehensible habit that has spread all over the world as an epidemic. It reduces the life expectancy among smokers. It increases overall medical costs and contributes to the loss of productivity during the life span. Smoking has been shown to be linked with various neurological, cardiovascular, and pulmonary diseases. Cigarette smoke not only affects the smokers but also contributes to the health problems of the non-smokers. Exposure to environmental tobacco smoke contributes to health problems in children and is a significant risk factor for asthma. Cigarette smoke contains several carcinogens that alter biochemical defense systems leading to lung cancer.","DOI":"10.1023/A:1026024829294","ISSN":"1573-4919","journalAbbreviation":"Mol Cell Biochem","language":"en","author":[{"family":"Das","given":"Salil K."}],"issued":{"date-parts":[["2003",11,1]]}}}],"schema":"https://github.com/citation-style-language/schema/raw/master/csl-citation.json"} </w:instrText>
      </w:r>
      <w:r w:rsidR="000F59AF">
        <w:fldChar w:fldCharType="separate"/>
      </w:r>
      <w:r w:rsidR="00AE3AD6" w:rsidRPr="00AE3AD6">
        <w:rPr>
          <w:rFonts w:ascii="Times New Roman" w:hAnsi="Times New Roman" w:cs="Times New Roman"/>
        </w:rPr>
        <w:t>(Das)</w:t>
      </w:r>
      <w:r w:rsidR="000F59AF">
        <w:fldChar w:fldCharType="end"/>
      </w:r>
      <w:r w:rsidR="00200867">
        <w:t>.</w:t>
      </w:r>
    </w:p>
    <w:p w14:paraId="2987A635" w14:textId="3E01346C" w:rsidR="00255933" w:rsidRDefault="00871266" w:rsidP="00686269">
      <w:pPr>
        <w:jc w:val="both"/>
      </w:pPr>
      <w:r>
        <w:t xml:space="preserve">People who smoke are </w:t>
      </w:r>
      <w:r w:rsidR="00D35AA2">
        <w:t>known to have smaller life span</w:t>
      </w:r>
      <w:r>
        <w:t xml:space="preserve"> than people who don't smoke.</w:t>
      </w:r>
      <w:r w:rsidR="005A2B76">
        <w:t xml:space="preserve"> The </w:t>
      </w:r>
      <w:r w:rsidR="00041584">
        <w:t>possibility</w:t>
      </w:r>
      <w:r w:rsidR="00C7093E">
        <w:t xml:space="preserve"> of l</w:t>
      </w:r>
      <w:r w:rsidR="005A2B76">
        <w:t>ung</w:t>
      </w:r>
      <w:r w:rsidR="00041584">
        <w:t xml:space="preserve"> cancer escalates</w:t>
      </w:r>
      <w:r w:rsidR="005A2B76">
        <w:t xml:space="preserve"> with the </w:t>
      </w:r>
      <w:r w:rsidR="00041584">
        <w:t>quantity</w:t>
      </w:r>
      <w:r w:rsidR="005A2B76">
        <w:t xml:space="preserve"> of </w:t>
      </w:r>
      <w:r w:rsidR="00041584">
        <w:t>rollups</w:t>
      </w:r>
      <w:r w:rsidR="005A2B76">
        <w:t xml:space="preserve"> consumed per day</w:t>
      </w:r>
      <w:r w:rsidR="000242D0">
        <w:t>. P</w:t>
      </w:r>
      <w:r w:rsidR="005A2B76">
        <w:t xml:space="preserve">eople </w:t>
      </w:r>
      <w:r w:rsidR="000242D0">
        <w:t xml:space="preserve">who </w:t>
      </w:r>
      <w:r w:rsidR="005A2B76">
        <w:lastRenderedPageBreak/>
        <w:t xml:space="preserve">decide to quit smoking have shown to lower the </w:t>
      </w:r>
      <w:r w:rsidR="004B7DAA">
        <w:t>risk</w:t>
      </w:r>
      <w:r w:rsidR="00FC0826">
        <w:t xml:space="preserve"> of </w:t>
      </w:r>
      <w:r w:rsidR="005A2B76">
        <w:t>lung cancer.</w:t>
      </w:r>
      <w:r w:rsidR="00ED6AE8">
        <w:t xml:space="preserve"> By cigarette smoking, individuals not only harm themselves but their surroundings as </w:t>
      </w:r>
      <w:r w:rsidR="007B1D32">
        <w:t>well. They are the root cause of passive smoking</w:t>
      </w:r>
      <w:r w:rsidR="00686269">
        <w:t xml:space="preserve"> </w:t>
      </w:r>
      <w:r w:rsidR="000F59AF">
        <w:fldChar w:fldCharType="begin"/>
      </w:r>
      <w:r w:rsidR="007C58E1">
        <w:instrText xml:space="preserve"> ADDIN ZOTERO_ITEM CSL_CITATION {"citationID":"CHdt4vAm","properties":{"formattedCitation":"(Trichopoulos et al.)","plainCitation":"(Trichopoulos et al.)","noteIndex":0},"citationItems":[{"id":37,"uris":["http://zotero.org/users/local/LGdpQbDd/items/2TR22DEI"],"uri":["http://zotero.org/users/local/LGdpQbDd/items/2TR22DEI"],"itemData":{"id":37,"type":"article-journal","title":"Lung cancer and passive smoking","container-title":"International Journal of Cancer","page":"1-4","volume":"27","issue":"1","source":"Wiley Online Library","abstract":"Fifty-one women with lung cancer and 163 other hospital patients were interviewed regarding the smoking habits of themselves and their husbands. Forty of the lung cancer cases and 149 of the other patients were non-smokers. Among the non-smoking women there was a statistically significant difference between the cancer cases and the other patients with respect to their husbands' smoking habits. Estimates of the relative risk of lung cancer associated with having a husband who smokes were 2.4 for a smoker of less than one pack and 3.4 for women whose husbands smoked more than one pack of cigarettes per day. The limitations of the data are examined; it is evident that further investigation of this issue is warranted.","DOI":"10.1002/ijc.2910270102","ISSN":"1097-0215","language":"en","author":[{"family":"Trichopoulos","given":"Dimitrios"},{"family":"Kalandidi","given":"Anna"},{"family":"Sparros","given":"Loukas"},{"family":"Macmahon","given":"Brian"}],"issued":{"date-parts":[["1981"]]}}}],"schema":"https://github.com/citation-style-language/schema/raw/master/csl-citation.json"} </w:instrText>
      </w:r>
      <w:r w:rsidR="000F59AF">
        <w:fldChar w:fldCharType="separate"/>
      </w:r>
      <w:r w:rsidR="007C58E1" w:rsidRPr="007C58E1">
        <w:rPr>
          <w:rFonts w:ascii="Times New Roman" w:hAnsi="Times New Roman" w:cs="Times New Roman"/>
        </w:rPr>
        <w:t>(Trichopoulos et al.)</w:t>
      </w:r>
      <w:r w:rsidR="000F59AF">
        <w:fldChar w:fldCharType="end"/>
      </w:r>
      <w:r w:rsidR="007B1D32">
        <w:t>. There is no difference between the harm caused by active or passive smoking because the magnitude of both is the same. During the years of 2013-2014, every one of four individuals deliberately became a victim of passive smoking including 14 billion children in America</w:t>
      </w:r>
      <w:r w:rsidR="00686269">
        <w:t xml:space="preserve"> </w:t>
      </w:r>
      <w:r w:rsidR="000F59AF">
        <w:fldChar w:fldCharType="begin"/>
      </w:r>
      <w:r w:rsidR="00221162">
        <w:instrText xml:space="preserve"> ADDIN ZOTERO_ITEM CSL_CITATION {"citationID":"ImEFEMnf","properties":{"formattedCitation":"(Trichopoulos et al.)","plainCitation":"(Trichopoulos et al.)","noteIndex":0},"citationItems":[{"id":37,"uris":["http://zotero.org/users/local/LGdpQbDd/items/2TR22DEI"],"uri":["http://zotero.org/users/local/LGdpQbDd/items/2TR22DEI"],"itemData":{"id":37,"type":"article-journal","title":"Lung cancer and passive smoking","container-title":"International Journal of Cancer","page":"1-4","volume":"27","issue":"1","source":"Wiley Online Library","abstract":"Fifty-one women with lung cancer and 163 other hospital patients were interviewed regarding the smoking habits of themselves and their husbands. Forty of the lung cancer cases and 149 of the other patients were non-smokers. Among the non-smoking women there was a statistically significant difference between the cancer cases and the other patients with respect to their husbands' smoking habits. Estimates of the relative risk of lung cancer associated with having a husband who smokes were 2.4 for a smoker of less than one pack and 3.4 for women whose husbands smoked more than one pack of cigarettes per day. The limitations of the data are examined; it is evident that further investigation of this issue is warranted.","DOI":"10.1002/ijc.2910270102","ISSN":"1097-0215","language":"en","author":[{"family":"Trichopoulos","given":"Dimitrios"},{"family":"Kalandidi","given":"Anna"},{"family":"Sparros","given":"Loukas"},{"family":"Macmahon","given":"Brian"}],"issued":{"date-parts":[["1981"]]}}}],"schema":"https://github.com/citation-style-language/schema/raw/master/csl-citation.json"} </w:instrText>
      </w:r>
      <w:r w:rsidR="000F59AF">
        <w:fldChar w:fldCharType="separate"/>
      </w:r>
      <w:r w:rsidR="00221162" w:rsidRPr="00221162">
        <w:rPr>
          <w:rFonts w:ascii="Times New Roman" w:hAnsi="Times New Roman" w:cs="Times New Roman"/>
        </w:rPr>
        <w:t>(Trichopoulos et al.)</w:t>
      </w:r>
      <w:r w:rsidR="000F59AF">
        <w:fldChar w:fldCharType="end"/>
      </w:r>
      <w:r w:rsidR="007B1D32">
        <w:t>.</w:t>
      </w:r>
      <w:r w:rsidR="002F7215">
        <w:t>Children are at a greater risk of passive smoking because most of them live with parents who smoke. They are more prone to developing smoke-related disorders because they have weak immunity towards them.</w:t>
      </w:r>
      <w:r w:rsidR="00526479">
        <w:t xml:space="preserve"> Pregnant ladies are known to get affected by harmful smoke as well </w:t>
      </w:r>
      <w:r w:rsidR="000242D0">
        <w:t xml:space="preserve">which causes </w:t>
      </w:r>
      <w:r w:rsidR="00526479">
        <w:t>premature births</w:t>
      </w:r>
      <w:r w:rsidR="00686269">
        <w:t xml:space="preserve"> </w:t>
      </w:r>
      <w:r w:rsidR="000F59AF">
        <w:fldChar w:fldCharType="begin"/>
      </w:r>
      <w:r w:rsidR="00221162">
        <w:instrText xml:space="preserve"> ADDIN ZOTERO_ITEM CSL_CITATION {"citationID":"rmQkCbFB","properties":{"formattedCitation":"(Castles et al.)","plainCitation":"(Castles et al.)","noteIndex":0},"citationItems":[{"id":30,"uris":["http://zotero.org/users/local/LGdpQbDd/items/HUT8CFVU"],"uri":["http://zotero.org/users/local/LGdpQbDd/items/HUT8CFVU"],"itemData":{"id":30,"type":"article-journal","title":"Effects of smoking during pregnancy: Five meta-analyses","container-title":"American Journal of Preventive Medicine","page":"208-215","volume":"16","issue":"3","source":"ScienceDirect","abstract":"Background: The purpose of this study was to estimate, using meta-analysis, pooled odds ratios for the effects of smoking on five pregnancy complications: placenta previa, abruptio placenta, ectopic pregnancy, preterm premature rupture of the membrane (PPROM), and pre-eclampsia. Methods: Published articles were identified through computer search and literature review. Five criteria were applied to those studies initially identified to determine those eligible for the meta-analysis. A random effects model was applied to derive pooled odds ratios for the eligible studies for each pregnancy complication. Meta-analyses were repeated on subsets of the studies to confirm the overall results. Results: Smoking was found to be strongly associated with an elevated risk of placenta previa, abruptio placenta, ectopic pregnancy, and PPROM, and a decreased risk of pre-eclampsia. All pooled odds ratios were statistically significant. The pooled ratios ranged from 1.58 for placenta previa to 1.77 for ectopic pregnancy. The pooled odds ratio for pre-eclampsia was 0.51 and all subset analyses confirmed this seemingly protective effect. Conclusions: Smoking during pregnancy is a significant and preventable factor affecting ectopic pregnancy, placental abruption, placenta previa, and PPROM. The findings of smoking’s apparently protective effect on pre-eclampsia should be balanced with these harmful effects. In addition, the biological linkage between smoking and pre-eclampsia is not yet well understood. Pregnant women should be advised to stop smoking in order to reduce the overall risk of pregnancy complications as well as any risk of adverse impact on the unborn child.","DOI":"10.1016/S0749-3797(98)00089-0","ISSN":"0749-3797","title-short":"Effects of smoking during pregnancy","journalAbbreviation":"American Journal of Preventive Medicine","language":"en","author":[{"family":"Castles","given":"Anne"},{"family":"Adams","given":"E. Kathleen"},{"family":"Melvin","given":"Cathy L"},{"family":"Kelsch","given":"Christopher"},{"family":"Boulton","given":"Matthew L"}],"issued":{"date-parts":[["1999",4,1]]}}}],"schema":"https://github.com/citation-style-language/schema/raw/master/csl-citation.json"} </w:instrText>
      </w:r>
      <w:r w:rsidR="000F59AF">
        <w:fldChar w:fldCharType="separate"/>
      </w:r>
      <w:r w:rsidR="00221162" w:rsidRPr="00221162">
        <w:rPr>
          <w:rFonts w:ascii="Times New Roman" w:hAnsi="Times New Roman" w:cs="Times New Roman"/>
        </w:rPr>
        <w:t>(Castles et al.)</w:t>
      </w:r>
      <w:r w:rsidR="000F59AF">
        <w:fldChar w:fldCharType="end"/>
      </w:r>
      <w:r w:rsidR="00526479">
        <w:t>.</w:t>
      </w:r>
    </w:p>
    <w:p w14:paraId="53FFF99F" w14:textId="7DED0775" w:rsidR="004C285D" w:rsidRDefault="00871266" w:rsidP="00686269">
      <w:pPr>
        <w:jc w:val="both"/>
      </w:pPr>
      <w:r>
        <w:t>Some individuals show concerns about cigarette smoking. These are mainly</w:t>
      </w:r>
      <w:r w:rsidR="00D35AA2">
        <w:t xml:space="preserve"> related to the smell which </w:t>
      </w:r>
      <w:r>
        <w:t>cause</w:t>
      </w:r>
      <w:r w:rsidR="00D35AA2">
        <w:t>s severe</w:t>
      </w:r>
      <w:r>
        <w:t xml:space="preserve"> headaches. </w:t>
      </w:r>
      <w:r w:rsidRPr="0093348E">
        <w:t>Individuals</w:t>
      </w:r>
      <w:r w:rsidR="004177B3">
        <w:t>,</w:t>
      </w:r>
      <w:r w:rsidRPr="0093348E">
        <w:t xml:space="preserve"> likewise</w:t>
      </w:r>
      <w:r w:rsidR="004177B3">
        <w:t>,</w:t>
      </w:r>
      <w:r w:rsidRPr="0093348E">
        <w:t xml:space="preserve"> </w:t>
      </w:r>
      <w:r w:rsidR="007463F2" w:rsidRPr="0093348E">
        <w:t>agree</w:t>
      </w:r>
      <w:r w:rsidRPr="0093348E">
        <w:t xml:space="preserve"> that smokers</w:t>
      </w:r>
      <w:r w:rsidR="007463F2">
        <w:t xml:space="preserve"> do not look </w:t>
      </w:r>
      <w:r w:rsidR="00E81DCF">
        <w:t>appealing as</w:t>
      </w:r>
      <w:r w:rsidR="004177B3">
        <w:t xml:space="preserve"> they do not have the</w:t>
      </w:r>
      <w:r w:rsidR="00E81DCF">
        <w:t xml:space="preserve"> most</w:t>
      </w:r>
      <w:r w:rsidR="004C500B">
        <w:t xml:space="preserve"> </w:t>
      </w:r>
      <w:r w:rsidR="002376F0">
        <w:t>c</w:t>
      </w:r>
      <w:r w:rsidR="004B7DAA">
        <w:t>harming personality</w:t>
      </w:r>
      <w:r w:rsidR="00FC0826">
        <w:t>,</w:t>
      </w:r>
      <w:r w:rsidR="004B7DAA">
        <w:t xml:space="preserve"> and have </w:t>
      </w:r>
      <w:r>
        <w:t xml:space="preserve">dirty fingernails </w:t>
      </w:r>
      <w:r w:rsidR="00FC0826">
        <w:t>and</w:t>
      </w:r>
      <w:r>
        <w:t xml:space="preserve"> pale teeth. </w:t>
      </w:r>
      <w:r w:rsidR="00FC0826">
        <w:t xml:space="preserve">Most </w:t>
      </w:r>
      <w:r w:rsidR="000242D0">
        <w:t>state</w:t>
      </w:r>
      <w:r w:rsidRPr="0093348E">
        <w:t xml:space="preserve"> that nic</w:t>
      </w:r>
      <w:r w:rsidR="001F03F1">
        <w:t>otine has an ability to make you feel calm and relaxed by slowing your metabolic rate.</w:t>
      </w:r>
      <w:r w:rsidR="00686269">
        <w:t xml:space="preserve"> </w:t>
      </w:r>
      <w:r w:rsidR="000F59AF">
        <w:fldChar w:fldCharType="begin"/>
      </w:r>
      <w:r w:rsidR="00221162">
        <w:instrText xml:space="preserve"> ADDIN ZOTERO_ITEM CSL_CITATION {"citationID":"08l7lXAv","properties":{"formattedCitation":"(Eriksen and Whitney)","plainCitation":"(Eriksen and Whitney)","noteIndex":0},"citationItems":[{"id":38,"uris":["http://zotero.org/users/local/LGdpQbDd/items/QHVLFQDA"],"uri":["http://zotero.org/users/local/LGdpQbDd/items/QHVLFQDA"],"itemData":{"id":38,"type":"chapter","title":"Risk Factors: Tobacco","container-title":"Global Handbook on Noncommunicable Diseases and Health Promotion","publisher":"Springer","publisher-place":"New York, NY","page":"115-136","source":"Springer Link","event-place":"New York, NY","abstract":"Tobacco use is the only shared risk factor for the world’s four leading noncommunicable diseases: cardiovascular disease, diabetes, cancer, and chronic respiratory illnesses. Tobacco use accounts for six million deaths annually, including an estimated 600,000 deaths from nonsmokers involuntarily exposed to secondhand smoke (World Health Organization. Fact Sheet Number 339—tobacco. Retrieved July 28, 2011, from http://www.who.int/mediacentre/factsheets/fs339/en/index.html, 2011d). In addition to cigarette smoking, which is the most common form of tobacco use, the evolution of patterns of tobacco use, or more precisely, the pursuit of nicotine, has resulted in the development of novel products from pharmaceutical companies (nicotine replacement therapy), entrepreneurs (nicotine water and electronic cigarettes), and tobacco companies (snus and dissolvables). These products are changing the face of nicotine addiction, and their influence on dual use patterns, cessation, and nicotine uptake are largely unclear. This chapter discusses the harm caused by tobacco and secondhand smoke, as well as smoking prevalence rates worldwide. The tobacco industry is discussed in terms of its economic value, its marketing techniques, the industry’s undue influence, and the basics of growing tobacco. Global tobacco control initiatives, such as the World Health Organization’s Framework Convention on Tobacco Control, and global methods for curbing tobacco use are discussed and presented as a means for controlling tobacco globally, as well as the possible relevance of tobacco control strategies for the reduction of other chronic disease risk factors","URL":"https://doi.org/10.1007/978-1-4614-7594-1_8","ISBN":"978-1-4614-7594-1","note":"DOI: 10.1007/978-1-4614-7594-1_8","title-short":"Risk Factors","language":"en","author":[{"family":"Eriksen","given":"Michael"},{"family":"Whitney","given":"Carrie"}],"editor":[{"family":"McQueen","given":"David V."}],"issued":{"date-parts":[["2013"]]},"accessed":{"date-parts":[["2019",11,1]]}}}],"schema":"https://github.com/citation-style-language/schema/raw/master/csl-citation.json"} </w:instrText>
      </w:r>
      <w:r w:rsidR="000F59AF">
        <w:fldChar w:fldCharType="separate"/>
      </w:r>
      <w:r w:rsidR="00221162" w:rsidRPr="00221162">
        <w:rPr>
          <w:rFonts w:ascii="Times New Roman" w:hAnsi="Times New Roman" w:cs="Times New Roman"/>
        </w:rPr>
        <w:t>(Eriksen and Whitney)</w:t>
      </w:r>
      <w:r w:rsidR="000F59AF">
        <w:fldChar w:fldCharType="end"/>
      </w:r>
      <w:r w:rsidR="001F03F1">
        <w:t>. Nonetheless, research states that nicotine is actually a</w:t>
      </w:r>
      <w:r w:rsidRPr="0093348E">
        <w:t xml:space="preserve"> stimulant and as opposed </w:t>
      </w:r>
      <w:r w:rsidR="001F03F1" w:rsidRPr="0093348E">
        <w:t>to</w:t>
      </w:r>
      <w:r w:rsidR="001F03F1">
        <w:t xml:space="preserve"> slowing </w:t>
      </w:r>
      <w:r w:rsidR="009B0E82">
        <w:t>metabolism,</w:t>
      </w:r>
      <w:r w:rsidRPr="0093348E">
        <w:t xml:space="preserve"> it accelerates your </w:t>
      </w:r>
      <w:r w:rsidR="009B0E82" w:rsidRPr="0093348E">
        <w:t>actions</w:t>
      </w:r>
      <w:r>
        <w:t>.</w:t>
      </w:r>
      <w:r w:rsidRPr="0093348E">
        <w:t xml:space="preserve"> </w:t>
      </w:r>
      <w:r w:rsidR="009B0E82">
        <w:t xml:space="preserve">It is likely to cause high blood pressure and heart </w:t>
      </w:r>
      <w:r w:rsidR="00C24317">
        <w:t>rate.</w:t>
      </w:r>
      <w:r w:rsidR="00C24317" w:rsidRPr="0093348E">
        <w:t xml:space="preserve"> It</w:t>
      </w:r>
      <w:r w:rsidRPr="0093348E">
        <w:t xml:space="preserve"> </w:t>
      </w:r>
      <w:r w:rsidR="00C24317">
        <w:t>may g</w:t>
      </w:r>
      <w:r w:rsidR="00FC0826">
        <w:t xml:space="preserve">ive you a feeling of relaxation, however, </w:t>
      </w:r>
      <w:r w:rsidRPr="0093348E">
        <w:t>it is simply influenc</w:t>
      </w:r>
      <w:r>
        <w:t>ing your body and mind</w:t>
      </w:r>
      <w:r w:rsidR="002D6908">
        <w:t xml:space="preserve">. Nicotine has an addictive property. It </w:t>
      </w:r>
      <w:r w:rsidR="003E7C1D">
        <w:t>makes you dependent on it.</w:t>
      </w:r>
      <w:r w:rsidR="00441827">
        <w:t xml:space="preserve"> </w:t>
      </w:r>
      <w:r w:rsidR="003E7C1D">
        <w:t>How long will it take</w:t>
      </w:r>
      <w:r w:rsidR="007A3540">
        <w:t xml:space="preserve"> for people</w:t>
      </w:r>
      <w:r w:rsidR="003E7C1D">
        <w:t xml:space="preserve"> to realize </w:t>
      </w:r>
      <w:r w:rsidR="007A3540">
        <w:t xml:space="preserve">that the </w:t>
      </w:r>
      <w:r w:rsidR="00441827">
        <w:t>pleasant outcomes</w:t>
      </w:r>
      <w:r w:rsidR="004B7DAA">
        <w:t xml:space="preserve"> of smoking </w:t>
      </w:r>
      <w:r w:rsidR="00FC0826">
        <w:t xml:space="preserve">are actually a </w:t>
      </w:r>
      <w:r w:rsidR="003E7C1D">
        <w:t>serious cause of health deterioration</w:t>
      </w:r>
      <w:r w:rsidR="000242D0">
        <w:t>?</w:t>
      </w:r>
    </w:p>
    <w:p w14:paraId="1E1835B6" w14:textId="6EC570A7" w:rsidR="008F03FD" w:rsidRDefault="00871266" w:rsidP="004177B3">
      <w:pPr>
        <w:jc w:val="both"/>
      </w:pPr>
      <w:r>
        <w:t xml:space="preserve">Cigarette smoking is very </w:t>
      </w:r>
      <w:r w:rsidR="00221162">
        <w:t>costly,</w:t>
      </w:r>
      <w:r>
        <w:t xml:space="preserve"> yet people refuse to acknowledge that. </w:t>
      </w:r>
      <w:r w:rsidR="007A3540">
        <w:t>When will they stop spending millions of cash on cigarettes and destroying their</w:t>
      </w:r>
      <w:r>
        <w:t xml:space="preserve"> health? Every year, an individua</w:t>
      </w:r>
      <w:r w:rsidR="004177B3">
        <w:t xml:space="preserve">l is known to spend an extra </w:t>
      </w:r>
      <w:r>
        <w:t xml:space="preserve">1000 dollars on purchasing cigarettes. Due to their shorter life spans, they are more inclined to pay for life insurance. </w:t>
      </w:r>
      <w:r w:rsidR="00A443F9">
        <w:t>They ar</w:t>
      </w:r>
      <w:r w:rsidR="004B7DAA">
        <w:t>e willing to spend</w:t>
      </w:r>
      <w:r w:rsidR="004177B3">
        <w:t xml:space="preserve"> millions </w:t>
      </w:r>
      <w:r w:rsidR="004B7DAA">
        <w:t>on hospital</w:t>
      </w:r>
      <w:r w:rsidR="00A443F9">
        <w:t xml:space="preserve"> </w:t>
      </w:r>
      <w:r w:rsidR="00A443F9">
        <w:lastRenderedPageBreak/>
        <w:t>bills. There are a lot of reasons that smoki</w:t>
      </w:r>
      <w:r w:rsidR="004177B3">
        <w:t>ng should be banned, o</w:t>
      </w:r>
      <w:r w:rsidR="00A443F9">
        <w:t>ne of which is to lower the risk of poverty among individuals. Another reason that I have already e</w:t>
      </w:r>
      <w:r w:rsidR="00770A69">
        <w:t xml:space="preserve">xplained is passive smoking, which puts innocent individuals of society </w:t>
      </w:r>
      <w:r w:rsidR="000242D0">
        <w:t xml:space="preserve">at </w:t>
      </w:r>
      <w:r w:rsidR="00770A69">
        <w:t xml:space="preserve">a greater risk. </w:t>
      </w:r>
    </w:p>
    <w:p w14:paraId="21D13EA4" w14:textId="09441FC6" w:rsidR="00FF7D32" w:rsidRDefault="00871266" w:rsidP="00686269">
      <w:pPr>
        <w:jc w:val="both"/>
      </w:pPr>
      <w:r>
        <w:t xml:space="preserve">In an interview </w:t>
      </w:r>
      <w:r w:rsidR="008F03FD" w:rsidRPr="008F03FD">
        <w:t>M</w:t>
      </w:r>
      <w:r>
        <w:t>edical Officer Linda Barker states, "Passive smoking</w:t>
      </w:r>
      <w:r w:rsidR="00CC7B78">
        <w:t xml:space="preserve"> is dreadful. Each y</w:t>
      </w:r>
      <w:r w:rsidR="00E81DCF">
        <w:t xml:space="preserve">ear 18,000, kids aged 5 </w:t>
      </w:r>
      <w:r w:rsidR="009109B3">
        <w:t>years</w:t>
      </w:r>
      <w:r w:rsidR="00CC7B78">
        <w:t xml:space="preserve"> old </w:t>
      </w:r>
      <w:r w:rsidR="00664831">
        <w:t xml:space="preserve">visit hospitals </w:t>
      </w:r>
      <w:r w:rsidR="008F03FD" w:rsidRPr="008F03FD">
        <w:t>with objections</w:t>
      </w:r>
      <w:r w:rsidR="00664831">
        <w:t xml:space="preserve"> due </w:t>
      </w:r>
      <w:r w:rsidR="00C344B1">
        <w:t>to unnecessary</w:t>
      </w:r>
      <w:r w:rsidR="001E20FC">
        <w:t xml:space="preserve"> cigarette smoke</w:t>
      </w:r>
      <w:r w:rsidR="006A4914">
        <w:t>”</w:t>
      </w:r>
      <w:r w:rsidR="00E81DCF">
        <w:t>.</w:t>
      </w:r>
      <w:r w:rsidR="00664831">
        <w:t xml:space="preserve"> How wo</w:t>
      </w:r>
      <w:r w:rsidR="00C344B1">
        <w:t>uld smokers consider the health of others</w:t>
      </w:r>
      <w:r w:rsidR="00664831">
        <w:t xml:space="preserve"> if they are not worried about their own health and prosper</w:t>
      </w:r>
      <w:r w:rsidR="00C344B1">
        <w:t>ity? Besides children</w:t>
      </w:r>
      <w:r w:rsidR="008F03FD" w:rsidRPr="008F03FD">
        <w:t>,</w:t>
      </w:r>
      <w:r w:rsidR="00C344B1">
        <w:t xml:space="preserve"> older people are known t</w:t>
      </w:r>
      <w:r w:rsidR="004177B3">
        <w:t xml:space="preserve">o get massively affected by </w:t>
      </w:r>
      <w:r w:rsidR="00C344B1">
        <w:t>passive smoking and develop maladi</w:t>
      </w:r>
      <w:r w:rsidR="0032459D">
        <w:t xml:space="preserve">es such as asthma. </w:t>
      </w:r>
      <w:bookmarkStart w:id="0" w:name="_GoBack"/>
      <w:bookmarkEnd w:id="0"/>
      <w:r w:rsidR="00C344B1">
        <w:t>Numerous</w:t>
      </w:r>
      <w:r>
        <w:t xml:space="preserve"> individuals, </w:t>
      </w:r>
      <w:r w:rsidR="008F03FD" w:rsidRPr="008F03FD">
        <w:t xml:space="preserve">particularly kids have </w:t>
      </w:r>
      <w:r w:rsidR="00C344B1">
        <w:t xml:space="preserve">known to develop </w:t>
      </w:r>
      <w:r w:rsidR="008F03FD" w:rsidRPr="008F03FD">
        <w:t>respi</w:t>
      </w:r>
      <w:r>
        <w:t>ratory issues and sickness</w:t>
      </w:r>
      <w:r w:rsidR="008F03FD" w:rsidRPr="008F03FD">
        <w:t xml:space="preserve">. Tobacco smoke </w:t>
      </w:r>
      <w:r w:rsidR="006241D2">
        <w:t xml:space="preserve"> is </w:t>
      </w:r>
      <w:r w:rsidR="00F47252">
        <w:t>extremely</w:t>
      </w:r>
      <w:r w:rsidR="006241D2">
        <w:t xml:space="preserve"> </w:t>
      </w:r>
      <w:r w:rsidR="00F47252">
        <w:t>detrimental</w:t>
      </w:r>
      <w:r w:rsidR="006241D2">
        <w:t xml:space="preserve"> and contribute to the bad air quality </w:t>
      </w:r>
      <w:r w:rsidR="000F59AF">
        <w:fldChar w:fldCharType="begin"/>
      </w:r>
      <w:r w:rsidR="00221162">
        <w:instrText xml:space="preserve"> ADDIN ZOTERO_ITEM CSL_CITATION {"citationID":"YRkNsSwr","properties":{"formattedCitation":"(Eriksen and Whitney)","plainCitation":"(Eriksen and Whitney)","noteIndex":0},"citationItems":[{"id":38,"uris":["http://zotero.org/users/local/LGdpQbDd/items/QHVLFQDA"],"uri":["http://zotero.org/users/local/LGdpQbDd/items/QHVLFQDA"],"itemData":{"id":38,"type":"chapter","title":"Risk Factors: Tobacco","container-title":"Global Handbook on Noncommunicable Diseases and Health Promotion","publisher":"Springer","publisher-place":"New York, NY","page":"115-136","source":"Springer Link","event-place":"New York, NY","abstract":"Tobacco use is the only shared risk factor for the world’s four leading noncommunicable diseases: cardiovascular disease, diabetes, cancer, and chronic respiratory illnesses. Tobacco use accounts for six million deaths annually, including an estimated 600,000 deaths from nonsmokers involuntarily exposed to secondhand smoke (World Health Organization. Fact Sheet Number 339—tobacco. Retrieved July 28, 2011, from http://www.who.int/mediacentre/factsheets/fs339/en/index.html, 2011d). In addition to cigarette smoking, which is the most common form of tobacco use, the evolution of patterns of tobacco use, or more precisely, the pursuit of nicotine, has resulted in the development of novel products from pharmaceutical companies (nicotine replacement therapy), entrepreneurs (nicotine water and electronic cigarettes), and tobacco companies (snus and dissolvables). These products are changing the face of nicotine addiction, and their influence on dual use patterns, cessation, and nicotine uptake are largely unclear. This chapter discusses the harm caused by tobacco and secondhand smoke, as well as smoking prevalence rates worldwide. The tobacco industry is discussed in terms of its economic value, its marketing techniques, the industry’s undue influence, and the basics of growing tobacco. Global tobacco control initiatives, such as the World Health Organization’s Framework Convention on Tobacco Control, and global methods for curbing tobacco use are discussed and presented as a means for controlling tobacco globally, as well as the possible relevance of tobacco control strategies for the reduction of other chronic disease risk factors","URL":"https://doi.org/10.1007/978-1-4614-7594-1_8","ISBN":"978-1-4614-7594-1","note":"DOI: 10.1007/978-1-4614-7594-1_8","title-short":"Risk Factors","language":"en","author":[{"family":"Eriksen","given":"Michael"},{"family":"Whitney","given":"Carrie"}],"editor":[{"family":"McQueen","given":"David V."}],"issued":{"date-parts":[["2013"]]},"accessed":{"date-parts":[["2019",11,1]]}}}],"schema":"https://github.com/citation-style-language/schema/raw/master/csl-citation.json"} </w:instrText>
      </w:r>
      <w:r w:rsidR="000F59AF">
        <w:fldChar w:fldCharType="separate"/>
      </w:r>
      <w:r w:rsidR="00221162" w:rsidRPr="00221162">
        <w:rPr>
          <w:rFonts w:ascii="Times New Roman" w:hAnsi="Times New Roman" w:cs="Times New Roman"/>
        </w:rPr>
        <w:t>(Eriksen and Whitney)</w:t>
      </w:r>
      <w:r w:rsidR="000F59AF">
        <w:fldChar w:fldCharType="end"/>
      </w:r>
      <w:r w:rsidR="008F03FD" w:rsidRPr="008F03FD">
        <w:t>.</w:t>
      </w:r>
    </w:p>
    <w:p w14:paraId="735CE3E7" w14:textId="77777777" w:rsidR="008F03FD" w:rsidRDefault="00815E57" w:rsidP="00686269">
      <w:pPr>
        <w:jc w:val="both"/>
      </w:pPr>
      <w:r>
        <w:t xml:space="preserve">If smoking was easy to start, </w:t>
      </w:r>
      <w:r w:rsidR="00FF7D32">
        <w:t xml:space="preserve">quitting it could be simple as </w:t>
      </w:r>
      <w:r w:rsidR="00CC7B78">
        <w:t>well. Studies</w:t>
      </w:r>
      <w:r w:rsidR="00A75259">
        <w:t xml:space="preserve"> have shown that quitting is not as diffi</w:t>
      </w:r>
      <w:r w:rsidR="004177B3">
        <w:t>cult as individuals think. N</w:t>
      </w:r>
      <w:r w:rsidR="00A75259">
        <w:t xml:space="preserve">icotine addiction can be avoided in several ways such as using pills, patches and most importantly, a doctor. </w:t>
      </w:r>
      <w:r>
        <w:t xml:space="preserve">It just needs a little bit of self-control and patience. The fact that it is not only detrimental to your health but to the people who are close to you should be enough to make you </w:t>
      </w:r>
      <w:r w:rsidR="00A75259">
        <w:t>quit. Living with the guilt of causing harm to someone who is innocent or has a close relation to you is distressing. Doesn’t the thought of it make</w:t>
      </w:r>
      <w:r w:rsidR="004177B3">
        <w:t xml:space="preserve"> </w:t>
      </w:r>
      <w:r w:rsidR="00A75259">
        <w:t xml:space="preserve">you feel terrible about yourself? </w:t>
      </w:r>
    </w:p>
    <w:p w14:paraId="4DA01C50" w14:textId="77777777" w:rsidR="00B05B17" w:rsidRDefault="00B05B17" w:rsidP="00B05B17">
      <w:pPr>
        <w:ind w:firstLine="0"/>
      </w:pPr>
    </w:p>
    <w:p w14:paraId="3F472A75" w14:textId="77777777" w:rsidR="001F46BA" w:rsidRDefault="001F46BA">
      <w:pPr>
        <w:suppressAutoHyphens w:val="0"/>
        <w:rPr>
          <w:b/>
        </w:rPr>
      </w:pPr>
      <w:r>
        <w:rPr>
          <w:b/>
        </w:rPr>
        <w:br w:type="page"/>
      </w:r>
    </w:p>
    <w:p w14:paraId="126B0B99" w14:textId="27D20644" w:rsidR="00FF7D32" w:rsidRDefault="00871266" w:rsidP="00B05B17">
      <w:pPr>
        <w:ind w:firstLine="0"/>
        <w:rPr>
          <w:b/>
        </w:rPr>
      </w:pPr>
      <w:r>
        <w:rPr>
          <w:b/>
        </w:rPr>
        <w:lastRenderedPageBreak/>
        <w:t>Works cited</w:t>
      </w:r>
    </w:p>
    <w:p w14:paraId="2FA89A97" w14:textId="77777777" w:rsidR="00B05B17" w:rsidRPr="00B05B17" w:rsidRDefault="000F59AF" w:rsidP="00B05B17">
      <w:pPr>
        <w:pStyle w:val="Bibliography"/>
        <w:rPr>
          <w:rFonts w:ascii="Times New Roman" w:hAnsi="Times New Roman" w:cs="Times New Roman"/>
        </w:rPr>
      </w:pPr>
      <w:r>
        <w:rPr>
          <w:b/>
        </w:rPr>
        <w:fldChar w:fldCharType="begin"/>
      </w:r>
      <w:r w:rsidR="00871266">
        <w:rPr>
          <w:b/>
        </w:rPr>
        <w:instrText xml:space="preserve"> ADDIN ZOTERO_BIBL {"uncited":[],"omitted":[],"custom":[]} CSL_BIBLIOGRAPHY </w:instrText>
      </w:r>
      <w:r>
        <w:rPr>
          <w:b/>
        </w:rPr>
        <w:fldChar w:fldCharType="separate"/>
      </w:r>
      <w:r w:rsidR="00871266" w:rsidRPr="00B05B17">
        <w:rPr>
          <w:rFonts w:ascii="Times New Roman" w:hAnsi="Times New Roman" w:cs="Times New Roman"/>
        </w:rPr>
        <w:t xml:space="preserve">Castles, Anne, et al. “Effects of Smoking during Pregnancy: Five Meta-Analyses.” </w:t>
      </w:r>
      <w:r w:rsidR="00871266" w:rsidRPr="00B05B17">
        <w:rPr>
          <w:rFonts w:ascii="Times New Roman" w:hAnsi="Times New Roman" w:cs="Times New Roman"/>
          <w:i/>
          <w:iCs/>
        </w:rPr>
        <w:t>American Journal of Preventive Medicine</w:t>
      </w:r>
      <w:r w:rsidR="00871266" w:rsidRPr="00B05B17">
        <w:rPr>
          <w:rFonts w:ascii="Times New Roman" w:hAnsi="Times New Roman" w:cs="Times New Roman"/>
        </w:rPr>
        <w:t xml:space="preserve">, vol. 16, no. 3, Apr. 1999, pp. 208–15. </w:t>
      </w:r>
      <w:r w:rsidR="00871266" w:rsidRPr="00B05B17">
        <w:rPr>
          <w:rFonts w:ascii="Times New Roman" w:hAnsi="Times New Roman" w:cs="Times New Roman"/>
          <w:i/>
          <w:iCs/>
        </w:rPr>
        <w:t>ScienceDirect</w:t>
      </w:r>
      <w:r w:rsidR="00871266" w:rsidRPr="00B05B17">
        <w:rPr>
          <w:rFonts w:ascii="Times New Roman" w:hAnsi="Times New Roman" w:cs="Times New Roman"/>
        </w:rPr>
        <w:t>, doi:10.1016/S0749-3797(98)00089-0.</w:t>
      </w:r>
    </w:p>
    <w:p w14:paraId="723F5A8F" w14:textId="77777777" w:rsidR="00B05B17" w:rsidRPr="00B05B17" w:rsidRDefault="00871266" w:rsidP="00B05B17">
      <w:pPr>
        <w:pStyle w:val="Bibliography"/>
        <w:rPr>
          <w:rFonts w:ascii="Times New Roman" w:hAnsi="Times New Roman" w:cs="Times New Roman"/>
        </w:rPr>
      </w:pPr>
      <w:r w:rsidRPr="00B05B17">
        <w:rPr>
          <w:rFonts w:ascii="Times New Roman" w:hAnsi="Times New Roman" w:cs="Times New Roman"/>
        </w:rPr>
        <w:t xml:space="preserve">Das, Salil K. “Harmful Health Effects of Cigarette Smoking.” </w:t>
      </w:r>
      <w:r w:rsidRPr="00B05B17">
        <w:rPr>
          <w:rFonts w:ascii="Times New Roman" w:hAnsi="Times New Roman" w:cs="Times New Roman"/>
          <w:i/>
          <w:iCs/>
        </w:rPr>
        <w:t>Molecular and Cellular Biochemistry</w:t>
      </w:r>
      <w:r w:rsidRPr="00B05B17">
        <w:rPr>
          <w:rFonts w:ascii="Times New Roman" w:hAnsi="Times New Roman" w:cs="Times New Roman"/>
        </w:rPr>
        <w:t xml:space="preserve">, vol. 253, no. 1, Nov. 2003, pp. 159–65. </w:t>
      </w:r>
      <w:r w:rsidRPr="00B05B17">
        <w:rPr>
          <w:rFonts w:ascii="Times New Roman" w:hAnsi="Times New Roman" w:cs="Times New Roman"/>
          <w:i/>
          <w:iCs/>
        </w:rPr>
        <w:t>Springer Link</w:t>
      </w:r>
      <w:r w:rsidRPr="00B05B17">
        <w:rPr>
          <w:rFonts w:ascii="Times New Roman" w:hAnsi="Times New Roman" w:cs="Times New Roman"/>
        </w:rPr>
        <w:t>, doi:10.1023/A:1026024829294.</w:t>
      </w:r>
    </w:p>
    <w:p w14:paraId="038219A3" w14:textId="77777777" w:rsidR="00B05B17" w:rsidRPr="00B05B17" w:rsidRDefault="00871266" w:rsidP="00B05B17">
      <w:pPr>
        <w:pStyle w:val="Bibliography"/>
        <w:rPr>
          <w:rFonts w:ascii="Times New Roman" w:hAnsi="Times New Roman" w:cs="Times New Roman"/>
        </w:rPr>
      </w:pPr>
      <w:r w:rsidRPr="00B05B17">
        <w:rPr>
          <w:rFonts w:ascii="Times New Roman" w:hAnsi="Times New Roman" w:cs="Times New Roman"/>
        </w:rPr>
        <w:t xml:space="preserve">Eriksen, Michael, and Carrie Whitney. “Risk Factors: Tobacco.” </w:t>
      </w:r>
      <w:r w:rsidRPr="00B05B17">
        <w:rPr>
          <w:rFonts w:ascii="Times New Roman" w:hAnsi="Times New Roman" w:cs="Times New Roman"/>
          <w:i/>
          <w:iCs/>
        </w:rPr>
        <w:t>Global Handbook on Noncommunicable Diseases and Health Promotion</w:t>
      </w:r>
      <w:r w:rsidRPr="00B05B17">
        <w:rPr>
          <w:rFonts w:ascii="Times New Roman" w:hAnsi="Times New Roman" w:cs="Times New Roman"/>
        </w:rPr>
        <w:t xml:space="preserve">, edited by David V. McQueen, Springer, 2013, pp. 115–36. </w:t>
      </w:r>
      <w:r w:rsidRPr="00B05B17">
        <w:rPr>
          <w:rFonts w:ascii="Times New Roman" w:hAnsi="Times New Roman" w:cs="Times New Roman"/>
          <w:i/>
          <w:iCs/>
        </w:rPr>
        <w:t>Springer Link</w:t>
      </w:r>
      <w:r w:rsidRPr="00B05B17">
        <w:rPr>
          <w:rFonts w:ascii="Times New Roman" w:hAnsi="Times New Roman" w:cs="Times New Roman"/>
        </w:rPr>
        <w:t>, doi:10.1007/978-1-4614-7594-1_8.</w:t>
      </w:r>
    </w:p>
    <w:p w14:paraId="311E3518" w14:textId="77777777" w:rsidR="00B05B17" w:rsidRPr="00B05B17" w:rsidRDefault="00871266" w:rsidP="00B05B17">
      <w:pPr>
        <w:pStyle w:val="Bibliography"/>
        <w:rPr>
          <w:rFonts w:ascii="Times New Roman" w:hAnsi="Times New Roman" w:cs="Times New Roman"/>
        </w:rPr>
      </w:pPr>
      <w:r w:rsidRPr="00B05B17">
        <w:rPr>
          <w:rFonts w:ascii="Times New Roman" w:hAnsi="Times New Roman" w:cs="Times New Roman"/>
          <w:i/>
          <w:iCs/>
        </w:rPr>
        <w:t>Lung Cancer | CDC</w:t>
      </w:r>
      <w:r w:rsidRPr="00B05B17">
        <w:rPr>
          <w:rFonts w:ascii="Times New Roman" w:hAnsi="Times New Roman" w:cs="Times New Roman"/>
        </w:rPr>
        <w:t>. https://www.cdc.gov/cancer/lung/. Accessed 1 Nov. 2019.</w:t>
      </w:r>
    </w:p>
    <w:p w14:paraId="6EE79A01" w14:textId="77777777" w:rsidR="00B05B17" w:rsidRPr="00B05B17" w:rsidRDefault="00871266" w:rsidP="00B05B17">
      <w:pPr>
        <w:pStyle w:val="Bibliography"/>
        <w:rPr>
          <w:rFonts w:ascii="Times New Roman" w:hAnsi="Times New Roman" w:cs="Times New Roman"/>
        </w:rPr>
      </w:pPr>
      <w:r w:rsidRPr="00B05B17">
        <w:rPr>
          <w:rFonts w:ascii="Times New Roman" w:hAnsi="Times New Roman" w:cs="Times New Roman"/>
        </w:rPr>
        <w:t xml:space="preserve">Trichopoulos, Dimitrios, et al. “Lung Cancer and Passive Smoking.” </w:t>
      </w:r>
      <w:r w:rsidRPr="00B05B17">
        <w:rPr>
          <w:rFonts w:ascii="Times New Roman" w:hAnsi="Times New Roman" w:cs="Times New Roman"/>
          <w:i/>
          <w:iCs/>
        </w:rPr>
        <w:t>International Journal of Cancer</w:t>
      </w:r>
      <w:r w:rsidRPr="00B05B17">
        <w:rPr>
          <w:rFonts w:ascii="Times New Roman" w:hAnsi="Times New Roman" w:cs="Times New Roman"/>
        </w:rPr>
        <w:t xml:space="preserve">, vol. 27, no. 1, 1981, pp. 1–4. </w:t>
      </w:r>
      <w:r w:rsidRPr="00B05B17">
        <w:rPr>
          <w:rFonts w:ascii="Times New Roman" w:hAnsi="Times New Roman" w:cs="Times New Roman"/>
          <w:i/>
          <w:iCs/>
        </w:rPr>
        <w:t>Wiley Online Library</w:t>
      </w:r>
      <w:r w:rsidRPr="00B05B17">
        <w:rPr>
          <w:rFonts w:ascii="Times New Roman" w:hAnsi="Times New Roman" w:cs="Times New Roman"/>
        </w:rPr>
        <w:t>, doi:10.1002/ijc.2910270102.</w:t>
      </w:r>
    </w:p>
    <w:p w14:paraId="460C12B9" w14:textId="77777777" w:rsidR="00B05B17" w:rsidRPr="00B05B17" w:rsidRDefault="00871266" w:rsidP="00B05B17">
      <w:pPr>
        <w:pStyle w:val="Bibliography"/>
        <w:rPr>
          <w:rFonts w:ascii="Times New Roman" w:hAnsi="Times New Roman" w:cs="Times New Roman"/>
        </w:rPr>
      </w:pPr>
      <w:r w:rsidRPr="00B05B17">
        <w:rPr>
          <w:rFonts w:ascii="Times New Roman" w:hAnsi="Times New Roman" w:cs="Times New Roman"/>
          <w:i/>
          <w:iCs/>
        </w:rPr>
        <w:t>What Are the Risk Factors for Lung Cancer? | CDC</w:t>
      </w:r>
      <w:r w:rsidRPr="00B05B17">
        <w:rPr>
          <w:rFonts w:ascii="Times New Roman" w:hAnsi="Times New Roman" w:cs="Times New Roman"/>
        </w:rPr>
        <w:t>. 17 Oct. 2019, https://www.cdc.gov/cancer/lung/basic_info/risk_factors.htm.</w:t>
      </w:r>
    </w:p>
    <w:p w14:paraId="58370E82" w14:textId="77777777" w:rsidR="00B05B17" w:rsidRDefault="000F59AF" w:rsidP="00B05B17">
      <w:pPr>
        <w:ind w:firstLine="0"/>
        <w:rPr>
          <w:b/>
        </w:rPr>
      </w:pPr>
      <w:r>
        <w:rPr>
          <w:b/>
        </w:rPr>
        <w:fldChar w:fldCharType="end"/>
      </w:r>
    </w:p>
    <w:p w14:paraId="5334801F" w14:textId="77777777" w:rsidR="00CE2962" w:rsidRPr="00FF7D32" w:rsidRDefault="00CE2962" w:rsidP="00CE2962">
      <w:pPr>
        <w:rPr>
          <w:b/>
        </w:rPr>
      </w:pPr>
    </w:p>
    <w:sectPr w:rsidR="00CE2962" w:rsidRPr="00FF7D32" w:rsidSect="000F59AF">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706657" w14:textId="77777777" w:rsidR="003332D7" w:rsidRDefault="003332D7" w:rsidP="000F59AF">
      <w:pPr>
        <w:spacing w:line="240" w:lineRule="auto"/>
      </w:pPr>
      <w:r>
        <w:separator/>
      </w:r>
    </w:p>
  </w:endnote>
  <w:endnote w:type="continuationSeparator" w:id="0">
    <w:p w14:paraId="20055F48" w14:textId="77777777" w:rsidR="003332D7" w:rsidRDefault="003332D7" w:rsidP="000F59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BF343" w14:textId="77777777" w:rsidR="003332D7" w:rsidRDefault="003332D7" w:rsidP="000F59AF">
      <w:pPr>
        <w:spacing w:line="240" w:lineRule="auto"/>
      </w:pPr>
      <w:r>
        <w:separator/>
      </w:r>
    </w:p>
  </w:footnote>
  <w:footnote w:type="continuationSeparator" w:id="0">
    <w:p w14:paraId="549D9392" w14:textId="77777777" w:rsidR="003332D7" w:rsidRDefault="003332D7" w:rsidP="000F59A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6101A" w14:textId="77777777" w:rsidR="00E614DD" w:rsidRDefault="003332D7">
    <w:pPr>
      <w:pStyle w:val="Header"/>
    </w:pPr>
    <w:sdt>
      <w:sdtPr>
        <w:alias w:val="Last Name:"/>
        <w:tag w:val="Last Name:"/>
        <w:id w:val="343136273"/>
        <w:temporary/>
        <w:showingPlcHdr/>
      </w:sdtPr>
      <w:sdtEndPr/>
      <w:sdtContent>
        <w:r w:rsidR="00F9444C">
          <w:t>Last Name</w:t>
        </w:r>
      </w:sdtContent>
    </w:sdt>
    <w:r w:rsidR="000F59AF">
      <w:fldChar w:fldCharType="begin"/>
    </w:r>
    <w:r w:rsidR="00691EC1">
      <w:instrText xml:space="preserve"> PAGE   \* MERGEFORMAT </w:instrText>
    </w:r>
    <w:r w:rsidR="000F59AF">
      <w:fldChar w:fldCharType="separate"/>
    </w:r>
    <w:r w:rsidR="00FC0826">
      <w:rPr>
        <w:noProof/>
      </w:rPr>
      <w:t>4</w:t>
    </w:r>
    <w:r w:rsidR="000F59AF">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1AE3DD" w14:textId="77777777" w:rsidR="00E614DD" w:rsidRDefault="003332D7">
    <w:pPr>
      <w:pStyle w:val="Header"/>
    </w:pPr>
    <w:sdt>
      <w:sdtPr>
        <w:alias w:val="Last Name:"/>
        <w:tag w:val="Last Name:"/>
        <w:id w:val="81423100"/>
        <w:temporary/>
        <w:showingPlcHdr/>
      </w:sdtPr>
      <w:sdtEndPr/>
      <w:sdtContent>
        <w:r w:rsidR="00F9444C">
          <w:t>Last Name</w:t>
        </w:r>
      </w:sdtContent>
    </w:sdt>
    <w:r w:rsidR="000F59AF">
      <w:fldChar w:fldCharType="begin"/>
    </w:r>
    <w:r w:rsidR="00691EC1">
      <w:instrText xml:space="preserve"> PAGE   \* MERGEFORMAT </w:instrText>
    </w:r>
    <w:r w:rsidR="000F59AF">
      <w:fldChar w:fldCharType="separate"/>
    </w:r>
    <w:r w:rsidR="00FC0826">
      <w:rPr>
        <w:noProof/>
      </w:rPr>
      <w:t>1</w:t>
    </w:r>
    <w:r w:rsidR="000F59AF">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B068F6B6">
      <w:start w:val="1"/>
      <w:numFmt w:val="lowerLetter"/>
      <w:pStyle w:val="TableNote"/>
      <w:suff w:val="space"/>
      <w:lvlText w:val="%1."/>
      <w:lvlJc w:val="left"/>
      <w:pPr>
        <w:ind w:left="0" w:firstLine="720"/>
      </w:pPr>
      <w:rPr>
        <w:rFonts w:hint="default"/>
      </w:rPr>
    </w:lvl>
    <w:lvl w:ilvl="1" w:tplc="2932D03A" w:tentative="1">
      <w:start w:val="1"/>
      <w:numFmt w:val="lowerLetter"/>
      <w:lvlText w:val="%2."/>
      <w:lvlJc w:val="left"/>
      <w:pPr>
        <w:ind w:left="2160" w:hanging="360"/>
      </w:pPr>
    </w:lvl>
    <w:lvl w:ilvl="2" w:tplc="C6F43678" w:tentative="1">
      <w:start w:val="1"/>
      <w:numFmt w:val="lowerRoman"/>
      <w:lvlText w:val="%3."/>
      <w:lvlJc w:val="right"/>
      <w:pPr>
        <w:ind w:left="2880" w:hanging="180"/>
      </w:pPr>
    </w:lvl>
    <w:lvl w:ilvl="3" w:tplc="05D04552" w:tentative="1">
      <w:start w:val="1"/>
      <w:numFmt w:val="decimal"/>
      <w:lvlText w:val="%4."/>
      <w:lvlJc w:val="left"/>
      <w:pPr>
        <w:ind w:left="3600" w:hanging="360"/>
      </w:pPr>
    </w:lvl>
    <w:lvl w:ilvl="4" w:tplc="D1FC445E" w:tentative="1">
      <w:start w:val="1"/>
      <w:numFmt w:val="lowerLetter"/>
      <w:lvlText w:val="%5."/>
      <w:lvlJc w:val="left"/>
      <w:pPr>
        <w:ind w:left="4320" w:hanging="360"/>
      </w:pPr>
    </w:lvl>
    <w:lvl w:ilvl="5" w:tplc="4B28C156" w:tentative="1">
      <w:start w:val="1"/>
      <w:numFmt w:val="lowerRoman"/>
      <w:lvlText w:val="%6."/>
      <w:lvlJc w:val="right"/>
      <w:pPr>
        <w:ind w:left="5040" w:hanging="180"/>
      </w:pPr>
    </w:lvl>
    <w:lvl w:ilvl="6" w:tplc="97E6FF16" w:tentative="1">
      <w:start w:val="1"/>
      <w:numFmt w:val="decimal"/>
      <w:lvlText w:val="%7."/>
      <w:lvlJc w:val="left"/>
      <w:pPr>
        <w:ind w:left="5760" w:hanging="360"/>
      </w:pPr>
    </w:lvl>
    <w:lvl w:ilvl="7" w:tplc="93F497AE" w:tentative="1">
      <w:start w:val="1"/>
      <w:numFmt w:val="lowerLetter"/>
      <w:lvlText w:val="%8."/>
      <w:lvlJc w:val="left"/>
      <w:pPr>
        <w:ind w:left="6480" w:hanging="360"/>
      </w:pPr>
    </w:lvl>
    <w:lvl w:ilvl="8" w:tplc="7930CC4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3983"/>
    <w:rsid w:val="0000611F"/>
    <w:rsid w:val="000166A4"/>
    <w:rsid w:val="000242D0"/>
    <w:rsid w:val="00040CBB"/>
    <w:rsid w:val="00041584"/>
    <w:rsid w:val="000B78C8"/>
    <w:rsid w:val="000C3D15"/>
    <w:rsid w:val="000F59AF"/>
    <w:rsid w:val="001463B2"/>
    <w:rsid w:val="001C1B6F"/>
    <w:rsid w:val="001E20FC"/>
    <w:rsid w:val="001F03F1"/>
    <w:rsid w:val="001F46BA"/>
    <w:rsid w:val="001F62C0"/>
    <w:rsid w:val="00200867"/>
    <w:rsid w:val="00221162"/>
    <w:rsid w:val="002376F0"/>
    <w:rsid w:val="00245E02"/>
    <w:rsid w:val="00255933"/>
    <w:rsid w:val="002D01D7"/>
    <w:rsid w:val="002D6525"/>
    <w:rsid w:val="002D6908"/>
    <w:rsid w:val="002F7215"/>
    <w:rsid w:val="00305A0B"/>
    <w:rsid w:val="00314A5E"/>
    <w:rsid w:val="003178B1"/>
    <w:rsid w:val="0032459D"/>
    <w:rsid w:val="003332D7"/>
    <w:rsid w:val="00353B66"/>
    <w:rsid w:val="00364805"/>
    <w:rsid w:val="00367A0A"/>
    <w:rsid w:val="003A7592"/>
    <w:rsid w:val="003E7C1D"/>
    <w:rsid w:val="00405502"/>
    <w:rsid w:val="004177B3"/>
    <w:rsid w:val="00440D74"/>
    <w:rsid w:val="00441827"/>
    <w:rsid w:val="004457B7"/>
    <w:rsid w:val="00456604"/>
    <w:rsid w:val="004A265D"/>
    <w:rsid w:val="004A2675"/>
    <w:rsid w:val="004B7DAA"/>
    <w:rsid w:val="004C0E5B"/>
    <w:rsid w:val="004C285D"/>
    <w:rsid w:val="004C500B"/>
    <w:rsid w:val="004F7139"/>
    <w:rsid w:val="00526479"/>
    <w:rsid w:val="00544426"/>
    <w:rsid w:val="005525EB"/>
    <w:rsid w:val="0057093C"/>
    <w:rsid w:val="00573FD0"/>
    <w:rsid w:val="005A2B76"/>
    <w:rsid w:val="00603FF1"/>
    <w:rsid w:val="0061348D"/>
    <w:rsid w:val="006241D2"/>
    <w:rsid w:val="006573B1"/>
    <w:rsid w:val="00664831"/>
    <w:rsid w:val="00686269"/>
    <w:rsid w:val="00691EC1"/>
    <w:rsid w:val="006A4914"/>
    <w:rsid w:val="006E35B8"/>
    <w:rsid w:val="00744458"/>
    <w:rsid w:val="007463F2"/>
    <w:rsid w:val="00770A69"/>
    <w:rsid w:val="007A3540"/>
    <w:rsid w:val="007B1D32"/>
    <w:rsid w:val="007C53FB"/>
    <w:rsid w:val="007C58E1"/>
    <w:rsid w:val="00802C04"/>
    <w:rsid w:val="00815E57"/>
    <w:rsid w:val="00831314"/>
    <w:rsid w:val="00852E0F"/>
    <w:rsid w:val="00871266"/>
    <w:rsid w:val="00871501"/>
    <w:rsid w:val="00881643"/>
    <w:rsid w:val="008A5E91"/>
    <w:rsid w:val="008B7D18"/>
    <w:rsid w:val="008F03FD"/>
    <w:rsid w:val="008F1F97"/>
    <w:rsid w:val="008F4052"/>
    <w:rsid w:val="009109B3"/>
    <w:rsid w:val="0092666F"/>
    <w:rsid w:val="0093348E"/>
    <w:rsid w:val="00985A65"/>
    <w:rsid w:val="009B0E82"/>
    <w:rsid w:val="009D37E7"/>
    <w:rsid w:val="009D4EB3"/>
    <w:rsid w:val="00A443F9"/>
    <w:rsid w:val="00A75259"/>
    <w:rsid w:val="00AA182B"/>
    <w:rsid w:val="00AB494D"/>
    <w:rsid w:val="00AD2D14"/>
    <w:rsid w:val="00AE3AD6"/>
    <w:rsid w:val="00B001CC"/>
    <w:rsid w:val="00B05B17"/>
    <w:rsid w:val="00B108F6"/>
    <w:rsid w:val="00B13D1B"/>
    <w:rsid w:val="00B53D44"/>
    <w:rsid w:val="00B80E0F"/>
    <w:rsid w:val="00B818DF"/>
    <w:rsid w:val="00BA1BAA"/>
    <w:rsid w:val="00C24317"/>
    <w:rsid w:val="00C344B1"/>
    <w:rsid w:val="00C7093E"/>
    <w:rsid w:val="00CC7B78"/>
    <w:rsid w:val="00CD3FEE"/>
    <w:rsid w:val="00CE2962"/>
    <w:rsid w:val="00D05A7B"/>
    <w:rsid w:val="00D35AA2"/>
    <w:rsid w:val="00D52117"/>
    <w:rsid w:val="00DB0D39"/>
    <w:rsid w:val="00E10EC4"/>
    <w:rsid w:val="00E14005"/>
    <w:rsid w:val="00E34999"/>
    <w:rsid w:val="00E614DD"/>
    <w:rsid w:val="00E627B4"/>
    <w:rsid w:val="00E81DCF"/>
    <w:rsid w:val="00ED57A1"/>
    <w:rsid w:val="00ED6AE8"/>
    <w:rsid w:val="00F47252"/>
    <w:rsid w:val="00F83220"/>
    <w:rsid w:val="00F93193"/>
    <w:rsid w:val="00F9444C"/>
    <w:rsid w:val="00FC0826"/>
    <w:rsid w:val="00FF7D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33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9AF"/>
    <w:pPr>
      <w:spacing w:line="240" w:lineRule="auto"/>
      <w:ind w:firstLine="0"/>
      <w:jc w:val="right"/>
    </w:pPr>
  </w:style>
  <w:style w:type="character" w:customStyle="1" w:styleId="HeaderChar">
    <w:name w:val="Header Char"/>
    <w:basedOn w:val="DefaultParagraphFont"/>
    <w:link w:val="Header"/>
    <w:uiPriority w:val="99"/>
    <w:rsid w:val="000F59AF"/>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0F59AF"/>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0F59AF"/>
    <w:pPr>
      <w:spacing w:after="120"/>
      <w:ind w:firstLine="0"/>
    </w:pPr>
  </w:style>
  <w:style w:type="character" w:customStyle="1" w:styleId="BodyTextChar">
    <w:name w:val="Body Text Char"/>
    <w:basedOn w:val="DefaultParagraphFont"/>
    <w:link w:val="BodyText"/>
    <w:uiPriority w:val="99"/>
    <w:semiHidden/>
    <w:rsid w:val="000F59AF"/>
  </w:style>
  <w:style w:type="paragraph" w:styleId="BodyText2">
    <w:name w:val="Body Text 2"/>
    <w:basedOn w:val="Normal"/>
    <w:link w:val="BodyText2Char"/>
    <w:uiPriority w:val="99"/>
    <w:semiHidden/>
    <w:unhideWhenUsed/>
    <w:rsid w:val="000F59AF"/>
    <w:pPr>
      <w:spacing w:after="120"/>
      <w:ind w:firstLine="0"/>
    </w:pPr>
  </w:style>
  <w:style w:type="character" w:customStyle="1" w:styleId="BodyText2Char">
    <w:name w:val="Body Text 2 Char"/>
    <w:basedOn w:val="DefaultParagraphFont"/>
    <w:link w:val="BodyText2"/>
    <w:uiPriority w:val="99"/>
    <w:semiHidden/>
    <w:rsid w:val="000F59AF"/>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0F59AF"/>
    <w:pPr>
      <w:spacing w:after="0"/>
    </w:pPr>
  </w:style>
  <w:style w:type="character" w:customStyle="1" w:styleId="BodyTextFirstIndentChar">
    <w:name w:val="Body Text First Indent Char"/>
    <w:basedOn w:val="BodyTextChar"/>
    <w:link w:val="BodyTextFirstIndent"/>
    <w:uiPriority w:val="99"/>
    <w:semiHidden/>
    <w:rsid w:val="000F59AF"/>
  </w:style>
  <w:style w:type="paragraph" w:styleId="BodyTextIndent">
    <w:name w:val="Body Text Indent"/>
    <w:basedOn w:val="Normal"/>
    <w:link w:val="BodyTextIndentChar"/>
    <w:uiPriority w:val="99"/>
    <w:semiHidden/>
    <w:unhideWhenUsed/>
    <w:rsid w:val="000F59AF"/>
    <w:pPr>
      <w:spacing w:after="120"/>
      <w:ind w:left="360" w:firstLine="0"/>
    </w:pPr>
  </w:style>
  <w:style w:type="character" w:customStyle="1" w:styleId="BodyTextIndentChar">
    <w:name w:val="Body Text Indent Char"/>
    <w:basedOn w:val="DefaultParagraphFont"/>
    <w:link w:val="BodyTextIndent"/>
    <w:uiPriority w:val="99"/>
    <w:semiHidden/>
    <w:rsid w:val="000F59AF"/>
  </w:style>
  <w:style w:type="paragraph" w:styleId="BodyTextFirstIndent2">
    <w:name w:val="Body Text First Indent 2"/>
    <w:basedOn w:val="BodyTextIndent"/>
    <w:link w:val="BodyTextFirstIndent2Char"/>
    <w:uiPriority w:val="99"/>
    <w:semiHidden/>
    <w:unhideWhenUsed/>
    <w:rsid w:val="000F59AF"/>
    <w:pPr>
      <w:spacing w:after="0"/>
    </w:pPr>
  </w:style>
  <w:style w:type="character" w:customStyle="1" w:styleId="BodyTextFirstIndent2Char">
    <w:name w:val="Body Text First Indent 2 Char"/>
    <w:basedOn w:val="BodyTextIndentChar"/>
    <w:link w:val="BodyTextFirstIndent2"/>
    <w:uiPriority w:val="99"/>
    <w:semiHidden/>
    <w:rsid w:val="000F59AF"/>
  </w:style>
  <w:style w:type="paragraph" w:styleId="BodyTextIndent2">
    <w:name w:val="Body Text Indent 2"/>
    <w:basedOn w:val="Normal"/>
    <w:link w:val="BodyTextIndent2Char"/>
    <w:uiPriority w:val="99"/>
    <w:semiHidden/>
    <w:unhideWhenUsed/>
    <w:rsid w:val="000F59AF"/>
    <w:pPr>
      <w:spacing w:after="120"/>
      <w:ind w:left="360" w:firstLine="0"/>
    </w:pPr>
  </w:style>
  <w:style w:type="character" w:customStyle="1" w:styleId="BodyTextIndent2Char">
    <w:name w:val="Body Text Indent 2 Char"/>
    <w:basedOn w:val="DefaultParagraphFont"/>
    <w:link w:val="BodyTextIndent2"/>
    <w:uiPriority w:val="99"/>
    <w:semiHidden/>
    <w:rsid w:val="000F59AF"/>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0F59AF"/>
    <w:pPr>
      <w:spacing w:line="240" w:lineRule="auto"/>
      <w:ind w:left="4320" w:firstLine="0"/>
    </w:pPr>
  </w:style>
  <w:style w:type="character" w:customStyle="1" w:styleId="ClosingChar">
    <w:name w:val="Closing Char"/>
    <w:basedOn w:val="DefaultParagraphFont"/>
    <w:link w:val="Closing"/>
    <w:uiPriority w:val="99"/>
    <w:semiHidden/>
    <w:rsid w:val="000F59AF"/>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0F59AF"/>
    <w:pPr>
      <w:ind w:firstLine="0"/>
    </w:pPr>
  </w:style>
  <w:style w:type="character" w:customStyle="1" w:styleId="DateChar">
    <w:name w:val="Date Char"/>
    <w:basedOn w:val="DefaultParagraphFont"/>
    <w:link w:val="Date"/>
    <w:uiPriority w:val="99"/>
    <w:semiHidden/>
    <w:rsid w:val="000F59AF"/>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0F59AF"/>
    <w:pPr>
      <w:spacing w:line="240" w:lineRule="auto"/>
      <w:ind w:firstLine="0"/>
    </w:pPr>
  </w:style>
  <w:style w:type="character" w:customStyle="1" w:styleId="E-mailSignatureChar">
    <w:name w:val="E-mail Signature Char"/>
    <w:basedOn w:val="DefaultParagraphFont"/>
    <w:link w:val="E-mailSignature"/>
    <w:uiPriority w:val="99"/>
    <w:semiHidden/>
    <w:rsid w:val="000F59AF"/>
  </w:style>
  <w:style w:type="paragraph" w:styleId="EndnoteText">
    <w:name w:val="endnote text"/>
    <w:basedOn w:val="Normal"/>
    <w:link w:val="EndnoteTextChar"/>
    <w:uiPriority w:val="99"/>
    <w:semiHidden/>
    <w:unhideWhenUsed/>
    <w:rsid w:val="000F59AF"/>
  </w:style>
  <w:style w:type="character" w:customStyle="1" w:styleId="EndnoteTextChar">
    <w:name w:val="Endnote Text Char"/>
    <w:basedOn w:val="DefaultParagraphFont"/>
    <w:link w:val="EndnoteText"/>
    <w:uiPriority w:val="99"/>
    <w:semiHidden/>
    <w:rsid w:val="000F59AF"/>
  </w:style>
  <w:style w:type="paragraph" w:styleId="EnvelopeAddress">
    <w:name w:val="envelope address"/>
    <w:basedOn w:val="Normal"/>
    <w:uiPriority w:val="99"/>
    <w:semiHidden/>
    <w:unhideWhenUsed/>
    <w:rsid w:val="000F59AF"/>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0F59AF"/>
    <w:pPr>
      <w:ind w:left="360" w:hanging="360"/>
    </w:pPr>
  </w:style>
  <w:style w:type="paragraph" w:styleId="FootnoteText">
    <w:name w:val="footnote text"/>
    <w:basedOn w:val="Normal"/>
    <w:link w:val="FootnoteTextChar"/>
    <w:uiPriority w:val="99"/>
    <w:semiHidden/>
    <w:unhideWhenUsed/>
    <w:rsid w:val="000F59AF"/>
  </w:style>
  <w:style w:type="character" w:customStyle="1" w:styleId="FootnoteTextChar">
    <w:name w:val="Footnote Text Char"/>
    <w:basedOn w:val="DefaultParagraphFont"/>
    <w:link w:val="FootnoteText"/>
    <w:uiPriority w:val="99"/>
    <w:semiHidden/>
    <w:rsid w:val="000F59AF"/>
  </w:style>
  <w:style w:type="character" w:customStyle="1" w:styleId="Heading1Char">
    <w:name w:val="Heading 1 Char"/>
    <w:basedOn w:val="DefaultParagraphFont"/>
    <w:link w:val="Heading1"/>
    <w:uiPriority w:val="9"/>
    <w:rsid w:val="000F59AF"/>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0F59AF"/>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0F59AF"/>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0F59AF"/>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0F59AF"/>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0F59AF"/>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F59AF"/>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0F59AF"/>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0F59AF"/>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0F59AF"/>
    <w:pPr>
      <w:spacing w:line="240" w:lineRule="auto"/>
      <w:ind w:firstLine="0"/>
    </w:pPr>
    <w:rPr>
      <w:i/>
      <w:iCs/>
    </w:rPr>
  </w:style>
  <w:style w:type="character" w:customStyle="1" w:styleId="HTMLAddressChar">
    <w:name w:val="HTML Address Char"/>
    <w:basedOn w:val="DefaultParagraphFont"/>
    <w:link w:val="HTMLAddress"/>
    <w:uiPriority w:val="99"/>
    <w:semiHidden/>
    <w:rsid w:val="000F59AF"/>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0F59AF"/>
    <w:pPr>
      <w:spacing w:line="240" w:lineRule="auto"/>
      <w:ind w:left="240" w:firstLine="0"/>
    </w:pPr>
  </w:style>
  <w:style w:type="paragraph" w:styleId="Index2">
    <w:name w:val="index 2"/>
    <w:basedOn w:val="Normal"/>
    <w:next w:val="Normal"/>
    <w:autoRedefine/>
    <w:uiPriority w:val="99"/>
    <w:semiHidden/>
    <w:unhideWhenUsed/>
    <w:rsid w:val="000F59AF"/>
    <w:pPr>
      <w:spacing w:line="240" w:lineRule="auto"/>
      <w:ind w:left="480" w:firstLine="0"/>
    </w:pPr>
  </w:style>
  <w:style w:type="paragraph" w:styleId="Index3">
    <w:name w:val="index 3"/>
    <w:basedOn w:val="Normal"/>
    <w:next w:val="Normal"/>
    <w:autoRedefine/>
    <w:uiPriority w:val="99"/>
    <w:semiHidden/>
    <w:unhideWhenUsed/>
    <w:rsid w:val="000F59AF"/>
    <w:pPr>
      <w:spacing w:line="240" w:lineRule="auto"/>
      <w:ind w:left="720" w:firstLine="0"/>
    </w:pPr>
  </w:style>
  <w:style w:type="paragraph" w:styleId="Index4">
    <w:name w:val="index 4"/>
    <w:basedOn w:val="Normal"/>
    <w:next w:val="Normal"/>
    <w:autoRedefine/>
    <w:uiPriority w:val="99"/>
    <w:semiHidden/>
    <w:unhideWhenUsed/>
    <w:rsid w:val="000F59AF"/>
    <w:pPr>
      <w:spacing w:line="240" w:lineRule="auto"/>
      <w:ind w:left="960" w:firstLine="0"/>
    </w:pPr>
  </w:style>
  <w:style w:type="paragraph" w:styleId="Index5">
    <w:name w:val="index 5"/>
    <w:basedOn w:val="Normal"/>
    <w:next w:val="Normal"/>
    <w:autoRedefine/>
    <w:uiPriority w:val="99"/>
    <w:semiHidden/>
    <w:unhideWhenUsed/>
    <w:rsid w:val="000F59AF"/>
    <w:pPr>
      <w:spacing w:line="240" w:lineRule="auto"/>
      <w:ind w:left="1200" w:firstLine="0"/>
    </w:pPr>
  </w:style>
  <w:style w:type="paragraph" w:styleId="Index6">
    <w:name w:val="index 6"/>
    <w:basedOn w:val="Normal"/>
    <w:next w:val="Normal"/>
    <w:autoRedefine/>
    <w:uiPriority w:val="99"/>
    <w:semiHidden/>
    <w:unhideWhenUsed/>
    <w:rsid w:val="000F59AF"/>
    <w:pPr>
      <w:spacing w:line="240" w:lineRule="auto"/>
      <w:ind w:left="1440" w:firstLine="0"/>
    </w:pPr>
  </w:style>
  <w:style w:type="paragraph" w:styleId="Index7">
    <w:name w:val="index 7"/>
    <w:basedOn w:val="Normal"/>
    <w:next w:val="Normal"/>
    <w:autoRedefine/>
    <w:uiPriority w:val="99"/>
    <w:semiHidden/>
    <w:unhideWhenUsed/>
    <w:rsid w:val="000F59AF"/>
    <w:pPr>
      <w:spacing w:line="240" w:lineRule="auto"/>
      <w:ind w:left="1680" w:firstLine="0"/>
    </w:pPr>
  </w:style>
  <w:style w:type="paragraph" w:styleId="Index8">
    <w:name w:val="index 8"/>
    <w:basedOn w:val="Normal"/>
    <w:next w:val="Normal"/>
    <w:autoRedefine/>
    <w:uiPriority w:val="99"/>
    <w:semiHidden/>
    <w:unhideWhenUsed/>
    <w:rsid w:val="000F59AF"/>
    <w:pPr>
      <w:spacing w:line="240" w:lineRule="auto"/>
      <w:ind w:left="1920" w:firstLine="0"/>
    </w:pPr>
  </w:style>
  <w:style w:type="paragraph" w:styleId="Index9">
    <w:name w:val="index 9"/>
    <w:basedOn w:val="Normal"/>
    <w:next w:val="Normal"/>
    <w:autoRedefine/>
    <w:uiPriority w:val="99"/>
    <w:semiHidden/>
    <w:unhideWhenUsed/>
    <w:rsid w:val="000F59AF"/>
    <w:pPr>
      <w:spacing w:line="240" w:lineRule="auto"/>
      <w:ind w:left="2160" w:firstLine="0"/>
    </w:pPr>
  </w:style>
  <w:style w:type="paragraph" w:styleId="IndexHeading">
    <w:name w:val="index heading"/>
    <w:basedOn w:val="Normal"/>
    <w:next w:val="Index1"/>
    <w:uiPriority w:val="99"/>
    <w:semiHidden/>
    <w:unhideWhenUsed/>
    <w:rsid w:val="000F59AF"/>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0F59AF"/>
    <w:pPr>
      <w:ind w:left="360" w:firstLine="0"/>
      <w:contextualSpacing/>
    </w:pPr>
  </w:style>
  <w:style w:type="paragraph" w:styleId="List2">
    <w:name w:val="List 2"/>
    <w:basedOn w:val="Normal"/>
    <w:uiPriority w:val="99"/>
    <w:semiHidden/>
    <w:unhideWhenUsed/>
    <w:rsid w:val="000F59AF"/>
    <w:pPr>
      <w:ind w:left="720" w:firstLine="0"/>
      <w:contextualSpacing/>
    </w:pPr>
  </w:style>
  <w:style w:type="paragraph" w:styleId="List3">
    <w:name w:val="List 3"/>
    <w:basedOn w:val="Normal"/>
    <w:uiPriority w:val="99"/>
    <w:semiHidden/>
    <w:unhideWhenUsed/>
    <w:rsid w:val="000F59AF"/>
    <w:pPr>
      <w:ind w:left="1080" w:firstLine="0"/>
      <w:contextualSpacing/>
    </w:pPr>
  </w:style>
  <w:style w:type="paragraph" w:styleId="List4">
    <w:name w:val="List 4"/>
    <w:basedOn w:val="Normal"/>
    <w:uiPriority w:val="99"/>
    <w:semiHidden/>
    <w:unhideWhenUsed/>
    <w:rsid w:val="000F59AF"/>
    <w:pPr>
      <w:ind w:left="1440" w:firstLine="0"/>
      <w:contextualSpacing/>
    </w:pPr>
  </w:style>
  <w:style w:type="paragraph" w:styleId="List5">
    <w:name w:val="List 5"/>
    <w:basedOn w:val="Normal"/>
    <w:uiPriority w:val="99"/>
    <w:semiHidden/>
    <w:unhideWhenUsed/>
    <w:rsid w:val="000F59AF"/>
    <w:pPr>
      <w:ind w:left="1800" w:firstLine="0"/>
      <w:contextualSpacing/>
    </w:pPr>
  </w:style>
  <w:style w:type="paragraph" w:styleId="ListBullet">
    <w:name w:val="List Bullet"/>
    <w:basedOn w:val="Normal"/>
    <w:uiPriority w:val="99"/>
    <w:semiHidden/>
    <w:unhideWhenUsed/>
    <w:rsid w:val="000F59AF"/>
    <w:pPr>
      <w:numPr>
        <w:numId w:val="1"/>
      </w:numPr>
      <w:ind w:firstLine="0"/>
      <w:contextualSpacing/>
    </w:pPr>
  </w:style>
  <w:style w:type="paragraph" w:styleId="ListBullet2">
    <w:name w:val="List Bullet 2"/>
    <w:basedOn w:val="Normal"/>
    <w:uiPriority w:val="99"/>
    <w:semiHidden/>
    <w:unhideWhenUsed/>
    <w:rsid w:val="000F59AF"/>
    <w:pPr>
      <w:numPr>
        <w:numId w:val="2"/>
      </w:numPr>
      <w:ind w:firstLine="0"/>
      <w:contextualSpacing/>
    </w:pPr>
  </w:style>
  <w:style w:type="paragraph" w:styleId="ListBullet3">
    <w:name w:val="List Bullet 3"/>
    <w:basedOn w:val="Normal"/>
    <w:uiPriority w:val="99"/>
    <w:semiHidden/>
    <w:unhideWhenUsed/>
    <w:rsid w:val="000F59AF"/>
    <w:pPr>
      <w:numPr>
        <w:numId w:val="3"/>
      </w:numPr>
      <w:ind w:firstLine="0"/>
      <w:contextualSpacing/>
    </w:pPr>
  </w:style>
  <w:style w:type="paragraph" w:styleId="ListBullet4">
    <w:name w:val="List Bullet 4"/>
    <w:basedOn w:val="Normal"/>
    <w:uiPriority w:val="99"/>
    <w:semiHidden/>
    <w:unhideWhenUsed/>
    <w:rsid w:val="000F59AF"/>
    <w:pPr>
      <w:numPr>
        <w:numId w:val="4"/>
      </w:numPr>
      <w:ind w:firstLine="0"/>
      <w:contextualSpacing/>
    </w:pPr>
  </w:style>
  <w:style w:type="paragraph" w:styleId="ListBullet5">
    <w:name w:val="List Bullet 5"/>
    <w:basedOn w:val="Normal"/>
    <w:uiPriority w:val="99"/>
    <w:semiHidden/>
    <w:unhideWhenUsed/>
    <w:rsid w:val="000F59AF"/>
    <w:pPr>
      <w:numPr>
        <w:numId w:val="5"/>
      </w:numPr>
      <w:ind w:firstLine="0"/>
      <w:contextualSpacing/>
    </w:pPr>
  </w:style>
  <w:style w:type="paragraph" w:styleId="ListContinue">
    <w:name w:val="List Continue"/>
    <w:basedOn w:val="Normal"/>
    <w:uiPriority w:val="99"/>
    <w:semiHidden/>
    <w:unhideWhenUsed/>
    <w:rsid w:val="000F59AF"/>
    <w:pPr>
      <w:spacing w:after="120"/>
      <w:ind w:left="360" w:firstLine="0"/>
      <w:contextualSpacing/>
    </w:pPr>
  </w:style>
  <w:style w:type="paragraph" w:styleId="ListContinue2">
    <w:name w:val="List Continue 2"/>
    <w:basedOn w:val="Normal"/>
    <w:uiPriority w:val="99"/>
    <w:semiHidden/>
    <w:unhideWhenUsed/>
    <w:rsid w:val="000F59AF"/>
    <w:pPr>
      <w:spacing w:after="120"/>
      <w:ind w:left="720" w:firstLine="0"/>
      <w:contextualSpacing/>
    </w:pPr>
  </w:style>
  <w:style w:type="paragraph" w:styleId="ListContinue3">
    <w:name w:val="List Continue 3"/>
    <w:basedOn w:val="Normal"/>
    <w:uiPriority w:val="99"/>
    <w:semiHidden/>
    <w:unhideWhenUsed/>
    <w:rsid w:val="000F59AF"/>
    <w:pPr>
      <w:spacing w:after="120"/>
      <w:ind w:left="1080" w:firstLine="0"/>
      <w:contextualSpacing/>
    </w:pPr>
  </w:style>
  <w:style w:type="paragraph" w:styleId="ListContinue4">
    <w:name w:val="List Continue 4"/>
    <w:basedOn w:val="Normal"/>
    <w:uiPriority w:val="99"/>
    <w:semiHidden/>
    <w:unhideWhenUsed/>
    <w:rsid w:val="000F59AF"/>
    <w:pPr>
      <w:spacing w:after="120"/>
      <w:ind w:left="1440" w:firstLine="0"/>
      <w:contextualSpacing/>
    </w:pPr>
  </w:style>
  <w:style w:type="paragraph" w:styleId="ListContinue5">
    <w:name w:val="List Continue 5"/>
    <w:basedOn w:val="Normal"/>
    <w:uiPriority w:val="99"/>
    <w:semiHidden/>
    <w:unhideWhenUsed/>
    <w:rsid w:val="000F59AF"/>
    <w:pPr>
      <w:spacing w:after="120"/>
      <w:ind w:left="1800" w:firstLine="0"/>
      <w:contextualSpacing/>
    </w:pPr>
  </w:style>
  <w:style w:type="paragraph" w:styleId="ListNumber">
    <w:name w:val="List Number"/>
    <w:basedOn w:val="Normal"/>
    <w:uiPriority w:val="99"/>
    <w:semiHidden/>
    <w:unhideWhenUsed/>
    <w:rsid w:val="000F59AF"/>
    <w:pPr>
      <w:numPr>
        <w:numId w:val="6"/>
      </w:numPr>
      <w:ind w:firstLine="0"/>
      <w:contextualSpacing/>
    </w:pPr>
  </w:style>
  <w:style w:type="paragraph" w:styleId="ListNumber2">
    <w:name w:val="List Number 2"/>
    <w:basedOn w:val="Normal"/>
    <w:uiPriority w:val="99"/>
    <w:semiHidden/>
    <w:unhideWhenUsed/>
    <w:rsid w:val="000F59AF"/>
    <w:pPr>
      <w:numPr>
        <w:numId w:val="7"/>
      </w:numPr>
      <w:ind w:firstLine="0"/>
      <w:contextualSpacing/>
    </w:pPr>
  </w:style>
  <w:style w:type="paragraph" w:styleId="ListNumber3">
    <w:name w:val="List Number 3"/>
    <w:basedOn w:val="Normal"/>
    <w:uiPriority w:val="99"/>
    <w:semiHidden/>
    <w:unhideWhenUsed/>
    <w:rsid w:val="000F59AF"/>
    <w:pPr>
      <w:numPr>
        <w:numId w:val="8"/>
      </w:numPr>
      <w:ind w:firstLine="0"/>
      <w:contextualSpacing/>
    </w:pPr>
  </w:style>
  <w:style w:type="paragraph" w:styleId="ListNumber4">
    <w:name w:val="List Number 4"/>
    <w:basedOn w:val="Normal"/>
    <w:uiPriority w:val="99"/>
    <w:semiHidden/>
    <w:unhideWhenUsed/>
    <w:rsid w:val="000F59AF"/>
    <w:pPr>
      <w:numPr>
        <w:numId w:val="9"/>
      </w:numPr>
      <w:ind w:firstLine="0"/>
      <w:contextualSpacing/>
    </w:pPr>
  </w:style>
  <w:style w:type="paragraph" w:styleId="ListNumber5">
    <w:name w:val="List Number 5"/>
    <w:basedOn w:val="Normal"/>
    <w:uiPriority w:val="99"/>
    <w:semiHidden/>
    <w:unhideWhenUsed/>
    <w:rsid w:val="000F59AF"/>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0F59AF"/>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0F59AF"/>
    <w:rPr>
      <w:rFonts w:asciiTheme="majorHAnsi" w:eastAsiaTheme="majorEastAsia" w:hAnsiTheme="majorHAnsi" w:cstheme="majorBidi"/>
      <w:shd w:val="pct20" w:color="auto" w:fill="auto"/>
    </w:rPr>
  </w:style>
  <w:style w:type="paragraph" w:styleId="NoSpacing">
    <w:name w:val="No Spacing"/>
    <w:aliases w:val="No Indent"/>
    <w:uiPriority w:val="1"/>
    <w:qFormat/>
    <w:rsid w:val="000F59AF"/>
    <w:pPr>
      <w:ind w:firstLine="0"/>
    </w:pPr>
  </w:style>
  <w:style w:type="paragraph" w:styleId="NormalWeb">
    <w:name w:val="Normal (Web)"/>
    <w:basedOn w:val="Normal"/>
    <w:uiPriority w:val="99"/>
    <w:semiHidden/>
    <w:unhideWhenUsed/>
    <w:rsid w:val="000F59AF"/>
    <w:pPr>
      <w:ind w:firstLine="0"/>
    </w:pPr>
    <w:rPr>
      <w:rFonts w:ascii="Times New Roman" w:hAnsi="Times New Roman" w:cs="Times New Roman"/>
    </w:rPr>
  </w:style>
  <w:style w:type="paragraph" w:styleId="NormalIndent">
    <w:name w:val="Normal Indent"/>
    <w:basedOn w:val="Normal"/>
    <w:uiPriority w:val="99"/>
    <w:semiHidden/>
    <w:unhideWhenUsed/>
    <w:rsid w:val="000F59AF"/>
    <w:pPr>
      <w:ind w:left="720" w:firstLine="0"/>
    </w:pPr>
  </w:style>
  <w:style w:type="paragraph" w:styleId="NoteHeading">
    <w:name w:val="Note Heading"/>
    <w:basedOn w:val="Normal"/>
    <w:next w:val="Normal"/>
    <w:link w:val="NoteHeadingChar"/>
    <w:uiPriority w:val="99"/>
    <w:semiHidden/>
    <w:unhideWhenUsed/>
    <w:rsid w:val="000F59AF"/>
    <w:pPr>
      <w:spacing w:line="240" w:lineRule="auto"/>
      <w:ind w:firstLine="0"/>
    </w:pPr>
  </w:style>
  <w:style w:type="character" w:customStyle="1" w:styleId="NoteHeadingChar">
    <w:name w:val="Note Heading Char"/>
    <w:basedOn w:val="DefaultParagraphFont"/>
    <w:link w:val="NoteHeading"/>
    <w:uiPriority w:val="99"/>
    <w:semiHidden/>
    <w:rsid w:val="000F59AF"/>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0F59AF"/>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0F59AF"/>
    <w:pPr>
      <w:ind w:firstLine="0"/>
    </w:pPr>
  </w:style>
  <w:style w:type="character" w:customStyle="1" w:styleId="SalutationChar">
    <w:name w:val="Salutation Char"/>
    <w:basedOn w:val="DefaultParagraphFont"/>
    <w:link w:val="Salutation"/>
    <w:uiPriority w:val="99"/>
    <w:semiHidden/>
    <w:rsid w:val="000F59AF"/>
  </w:style>
  <w:style w:type="paragraph" w:styleId="Signature">
    <w:name w:val="Signature"/>
    <w:basedOn w:val="Normal"/>
    <w:link w:val="SignatureChar"/>
    <w:uiPriority w:val="99"/>
    <w:semiHidden/>
    <w:unhideWhenUsed/>
    <w:rsid w:val="000F59AF"/>
    <w:pPr>
      <w:spacing w:line="240" w:lineRule="auto"/>
      <w:ind w:left="4320" w:firstLine="0"/>
    </w:pPr>
  </w:style>
  <w:style w:type="character" w:customStyle="1" w:styleId="SignatureChar">
    <w:name w:val="Signature Char"/>
    <w:basedOn w:val="DefaultParagraphFont"/>
    <w:link w:val="Signature"/>
    <w:uiPriority w:val="99"/>
    <w:semiHidden/>
    <w:rsid w:val="000F59AF"/>
  </w:style>
  <w:style w:type="paragraph" w:styleId="TableofAuthorities">
    <w:name w:val="table of authorities"/>
    <w:basedOn w:val="Normal"/>
    <w:next w:val="Normal"/>
    <w:uiPriority w:val="99"/>
    <w:semiHidden/>
    <w:unhideWhenUsed/>
    <w:rsid w:val="000F59AF"/>
    <w:pPr>
      <w:ind w:left="240" w:firstLine="0"/>
    </w:pPr>
  </w:style>
  <w:style w:type="paragraph" w:styleId="TableofFigures">
    <w:name w:val="table of figures"/>
    <w:basedOn w:val="Normal"/>
    <w:next w:val="Normal"/>
    <w:uiPriority w:val="99"/>
    <w:semiHidden/>
    <w:unhideWhenUsed/>
    <w:rsid w:val="000F59AF"/>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0F59AF"/>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0F59AF"/>
    <w:pPr>
      <w:spacing w:after="100"/>
      <w:ind w:firstLine="0"/>
    </w:pPr>
  </w:style>
  <w:style w:type="paragraph" w:styleId="TOC2">
    <w:name w:val="toc 2"/>
    <w:basedOn w:val="Normal"/>
    <w:next w:val="Normal"/>
    <w:autoRedefine/>
    <w:uiPriority w:val="39"/>
    <w:semiHidden/>
    <w:unhideWhenUsed/>
    <w:rsid w:val="000F59AF"/>
    <w:pPr>
      <w:spacing w:after="100"/>
      <w:ind w:left="240" w:firstLine="0"/>
    </w:pPr>
  </w:style>
  <w:style w:type="paragraph" w:styleId="TOC3">
    <w:name w:val="toc 3"/>
    <w:basedOn w:val="Normal"/>
    <w:next w:val="Normal"/>
    <w:autoRedefine/>
    <w:uiPriority w:val="39"/>
    <w:semiHidden/>
    <w:unhideWhenUsed/>
    <w:rsid w:val="000F59AF"/>
    <w:pPr>
      <w:spacing w:after="100"/>
      <w:ind w:left="480" w:firstLine="0"/>
    </w:pPr>
  </w:style>
  <w:style w:type="paragraph" w:styleId="TOC4">
    <w:name w:val="toc 4"/>
    <w:basedOn w:val="Normal"/>
    <w:next w:val="Normal"/>
    <w:autoRedefine/>
    <w:uiPriority w:val="39"/>
    <w:semiHidden/>
    <w:unhideWhenUsed/>
    <w:rsid w:val="000F59AF"/>
    <w:pPr>
      <w:spacing w:after="100"/>
      <w:ind w:left="720" w:firstLine="0"/>
    </w:pPr>
  </w:style>
  <w:style w:type="paragraph" w:styleId="TOC5">
    <w:name w:val="toc 5"/>
    <w:basedOn w:val="Normal"/>
    <w:next w:val="Normal"/>
    <w:autoRedefine/>
    <w:uiPriority w:val="39"/>
    <w:semiHidden/>
    <w:unhideWhenUsed/>
    <w:rsid w:val="000F59AF"/>
    <w:pPr>
      <w:spacing w:after="100"/>
      <w:ind w:left="960" w:firstLine="0"/>
    </w:pPr>
  </w:style>
  <w:style w:type="paragraph" w:styleId="TOC6">
    <w:name w:val="toc 6"/>
    <w:basedOn w:val="Normal"/>
    <w:next w:val="Normal"/>
    <w:autoRedefine/>
    <w:uiPriority w:val="39"/>
    <w:semiHidden/>
    <w:unhideWhenUsed/>
    <w:rsid w:val="000F59AF"/>
    <w:pPr>
      <w:spacing w:after="100"/>
      <w:ind w:left="1200" w:firstLine="0"/>
    </w:pPr>
  </w:style>
  <w:style w:type="paragraph" w:styleId="TOC7">
    <w:name w:val="toc 7"/>
    <w:basedOn w:val="Normal"/>
    <w:next w:val="Normal"/>
    <w:autoRedefine/>
    <w:uiPriority w:val="39"/>
    <w:semiHidden/>
    <w:unhideWhenUsed/>
    <w:rsid w:val="000F59AF"/>
    <w:pPr>
      <w:spacing w:after="100"/>
      <w:ind w:left="1440" w:firstLine="0"/>
    </w:pPr>
  </w:style>
  <w:style w:type="paragraph" w:styleId="TOC8">
    <w:name w:val="toc 8"/>
    <w:basedOn w:val="Normal"/>
    <w:next w:val="Normal"/>
    <w:autoRedefine/>
    <w:uiPriority w:val="39"/>
    <w:semiHidden/>
    <w:unhideWhenUsed/>
    <w:rsid w:val="000F59AF"/>
    <w:pPr>
      <w:spacing w:after="100"/>
      <w:ind w:left="1680" w:firstLine="0"/>
    </w:pPr>
  </w:style>
  <w:style w:type="paragraph" w:styleId="TOC9">
    <w:name w:val="toc 9"/>
    <w:basedOn w:val="Normal"/>
    <w:next w:val="Normal"/>
    <w:autoRedefine/>
    <w:uiPriority w:val="39"/>
    <w:semiHidden/>
    <w:unhideWhenUsed/>
    <w:rsid w:val="000F59AF"/>
    <w:pPr>
      <w:spacing w:after="100"/>
      <w:ind w:left="1920" w:firstLine="0"/>
    </w:pPr>
  </w:style>
  <w:style w:type="paragraph" w:styleId="TOCHeading">
    <w:name w:val="TOC Heading"/>
    <w:basedOn w:val="Heading1"/>
    <w:next w:val="Normal"/>
    <w:uiPriority w:val="39"/>
    <w:semiHidden/>
    <w:unhideWhenUsed/>
    <w:qFormat/>
    <w:rsid w:val="000F59AF"/>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0F59AF"/>
    <w:rPr>
      <w:i/>
      <w:iCs/>
    </w:rPr>
  </w:style>
  <w:style w:type="table" w:styleId="TableGrid">
    <w:name w:val="Table Grid"/>
    <w:basedOn w:val="TableNormal"/>
    <w:uiPriority w:val="39"/>
    <w:rsid w:val="000F59A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0F59AF"/>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0F59AF"/>
    <w:pPr>
      <w:spacing w:before="240"/>
    </w:pPr>
  </w:style>
  <w:style w:type="paragraph" w:customStyle="1" w:styleId="TableNote">
    <w:name w:val="Table Note"/>
    <w:basedOn w:val="Normal"/>
    <w:uiPriority w:val="6"/>
    <w:qFormat/>
    <w:rsid w:val="000F59AF"/>
    <w:pPr>
      <w:numPr>
        <w:numId w:val="11"/>
      </w:numPr>
    </w:pPr>
  </w:style>
  <w:style w:type="paragraph" w:customStyle="1" w:styleId="SectionTitle">
    <w:name w:val="Section Title"/>
    <w:basedOn w:val="Normal"/>
    <w:next w:val="Normal"/>
    <w:uiPriority w:val="7"/>
    <w:qFormat/>
    <w:rsid w:val="000F59AF"/>
    <w:pPr>
      <w:pageBreakBefore/>
      <w:ind w:firstLine="0"/>
      <w:jc w:val="center"/>
      <w:outlineLvl w:val="0"/>
    </w:pPr>
  </w:style>
  <w:style w:type="numbering" w:customStyle="1" w:styleId="MLAOutline">
    <w:name w:val="MLA Outline"/>
    <w:uiPriority w:val="99"/>
    <w:rsid w:val="000F59AF"/>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423775">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423775">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423775">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423775">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006BD9"/>
    <w:rsid w:val="00006BD9"/>
    <w:rsid w:val="000166A4"/>
    <w:rsid w:val="00175CF5"/>
    <w:rsid w:val="00257091"/>
    <w:rsid w:val="003729CB"/>
    <w:rsid w:val="003A0181"/>
    <w:rsid w:val="00423775"/>
    <w:rsid w:val="005A3EFE"/>
    <w:rsid w:val="005D5F07"/>
    <w:rsid w:val="00C259F4"/>
    <w:rsid w:val="00D64BDD"/>
    <w:rsid w:val="00E71FC3"/>
    <w:rsid w:val="00EC16DD"/>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7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423775"/>
  </w:style>
  <w:style w:type="paragraph" w:customStyle="1" w:styleId="DE6BE46DEE37441CAD65BAEC4F74BF9B">
    <w:name w:val="DE6BE46DEE37441CAD65BAEC4F74BF9B"/>
    <w:rsid w:val="00423775"/>
  </w:style>
  <w:style w:type="paragraph" w:customStyle="1" w:styleId="16057CA204D7459A80674E6CC7F2B98F">
    <w:name w:val="16057CA204D7459A80674E6CC7F2B98F"/>
    <w:rsid w:val="00423775"/>
  </w:style>
  <w:style w:type="paragraph" w:customStyle="1" w:styleId="2EB449EEE1B24578B2F5D2D1AF42B15F">
    <w:name w:val="2EB449EEE1B24578B2F5D2D1AF42B15F"/>
    <w:rsid w:val="00423775"/>
  </w:style>
  <w:style w:type="paragraph" w:customStyle="1" w:styleId="5540D46721E74F1F87F3EF7B04FEBA42">
    <w:name w:val="5540D46721E74F1F87F3EF7B04FEBA42"/>
    <w:rsid w:val="00423775"/>
  </w:style>
  <w:style w:type="paragraph" w:customStyle="1" w:styleId="77DB4CF9A5B74296853827B521A7D7AA">
    <w:name w:val="77DB4CF9A5B74296853827B521A7D7AA"/>
    <w:rsid w:val="00423775"/>
  </w:style>
  <w:style w:type="character" w:styleId="Emphasis">
    <w:name w:val="Emphasis"/>
    <w:basedOn w:val="DefaultParagraphFont"/>
    <w:uiPriority w:val="8"/>
    <w:qFormat/>
    <w:rsid w:val="00423775"/>
    <w:rPr>
      <w:i/>
      <w:iCs/>
    </w:rPr>
  </w:style>
  <w:style w:type="paragraph" w:customStyle="1" w:styleId="887BF195B7DF465AA17C76D5296A8CBF">
    <w:name w:val="887BF195B7DF465AA17C76D5296A8CBF"/>
    <w:rsid w:val="00423775"/>
  </w:style>
  <w:style w:type="paragraph" w:customStyle="1" w:styleId="737B7A872A0B46F1B13CA6B325EB4D19">
    <w:name w:val="737B7A872A0B46F1B13CA6B325EB4D19"/>
    <w:rsid w:val="00423775"/>
  </w:style>
  <w:style w:type="paragraph" w:customStyle="1" w:styleId="62A6F31A785440ECB96ADC5981FF4752">
    <w:name w:val="62A6F31A785440ECB96ADC5981FF4752"/>
    <w:rsid w:val="00423775"/>
  </w:style>
  <w:style w:type="paragraph" w:customStyle="1" w:styleId="D9C19BC654FA4AD79BD77F0853626B0F">
    <w:name w:val="D9C19BC654FA4AD79BD77F0853626B0F"/>
    <w:rsid w:val="00423775"/>
  </w:style>
  <w:style w:type="paragraph" w:customStyle="1" w:styleId="330B3D3522064DE6AAC807094C60602E">
    <w:name w:val="330B3D3522064DE6AAC807094C60602E"/>
    <w:rsid w:val="00423775"/>
  </w:style>
  <w:style w:type="paragraph" w:customStyle="1" w:styleId="F18C40EBF0714E5FA394C689C807489F">
    <w:name w:val="F18C40EBF0714E5FA394C689C807489F"/>
    <w:rsid w:val="00423775"/>
  </w:style>
  <w:style w:type="paragraph" w:customStyle="1" w:styleId="4105F2F2873C4702B50AFE8D5C532CAF">
    <w:name w:val="4105F2F2873C4702B50AFE8D5C532CAF"/>
    <w:rsid w:val="00423775"/>
  </w:style>
  <w:style w:type="paragraph" w:customStyle="1" w:styleId="C4049ED94391408D841E5BEEA7B1EE2D">
    <w:name w:val="C4049ED94391408D841E5BEEA7B1EE2D"/>
    <w:rsid w:val="00423775"/>
  </w:style>
  <w:style w:type="paragraph" w:customStyle="1" w:styleId="3016D6814D474893A7429AA139D5D8E9">
    <w:name w:val="3016D6814D474893A7429AA139D5D8E9"/>
    <w:rsid w:val="00423775"/>
  </w:style>
  <w:style w:type="paragraph" w:customStyle="1" w:styleId="151C6504EC854B0DB71549A5B7A3B09A">
    <w:name w:val="151C6504EC854B0DB71549A5B7A3B09A"/>
    <w:rsid w:val="00423775"/>
  </w:style>
  <w:style w:type="paragraph" w:customStyle="1" w:styleId="73C9E8CF9D0B45BCA85EDF1F5721BD85">
    <w:name w:val="73C9E8CF9D0B45BCA85EDF1F5721BD85"/>
    <w:rsid w:val="00423775"/>
  </w:style>
  <w:style w:type="paragraph" w:customStyle="1" w:styleId="F3AFB141F2AA4232864A741E2E709FA4">
    <w:name w:val="F3AFB141F2AA4232864A741E2E709FA4"/>
    <w:rsid w:val="00423775"/>
  </w:style>
  <w:style w:type="paragraph" w:customStyle="1" w:styleId="B1037EFF526E4A3DBAAFA20A8B664FB6">
    <w:name w:val="B1037EFF526E4A3DBAAFA20A8B664FB6"/>
    <w:rsid w:val="00423775"/>
  </w:style>
  <w:style w:type="paragraph" w:customStyle="1" w:styleId="9C6FB8FCB72740F59F2990289E6EFBA4">
    <w:name w:val="9C6FB8FCB72740F59F2990289E6EFBA4"/>
    <w:rsid w:val="00423775"/>
  </w:style>
  <w:style w:type="paragraph" w:customStyle="1" w:styleId="41A0A13182FE4B20BCF46396C1EFBA50">
    <w:name w:val="41A0A13182FE4B20BCF46396C1EFBA50"/>
    <w:rsid w:val="00423775"/>
  </w:style>
  <w:style w:type="paragraph" w:customStyle="1" w:styleId="38DDC385D6A24EDC92D87FE077CA9250">
    <w:name w:val="38DDC385D6A24EDC92D87FE077CA9250"/>
    <w:rsid w:val="00423775"/>
  </w:style>
  <w:style w:type="paragraph" w:customStyle="1" w:styleId="A4466F43627443DCB12791D59844A259">
    <w:name w:val="A4466F43627443DCB12791D59844A259"/>
    <w:rsid w:val="00423775"/>
  </w:style>
  <w:style w:type="paragraph" w:customStyle="1" w:styleId="9CD246CD739B4CAA8B8208A93B154BF2">
    <w:name w:val="9CD246CD739B4CAA8B8208A93B154BF2"/>
    <w:rsid w:val="00423775"/>
  </w:style>
  <w:style w:type="paragraph" w:customStyle="1" w:styleId="B04735D23FD4479AA4383BE2FB148CCF">
    <w:name w:val="B04735D23FD4479AA4383BE2FB148CCF"/>
    <w:rsid w:val="00423775"/>
  </w:style>
  <w:style w:type="paragraph" w:customStyle="1" w:styleId="B577A41740F24C18883261402A39854A">
    <w:name w:val="B577A41740F24C18883261402A39854A"/>
    <w:rsid w:val="00423775"/>
  </w:style>
  <w:style w:type="paragraph" w:customStyle="1" w:styleId="90D1CBBF6D9946FFBD3B68091006D003">
    <w:name w:val="90D1CBBF6D9946FFBD3B68091006D003"/>
    <w:rsid w:val="00423775"/>
  </w:style>
  <w:style w:type="paragraph" w:customStyle="1" w:styleId="740905EC191C4FBCA39D651D57BD9BC8">
    <w:name w:val="740905EC191C4FBCA39D651D57BD9BC8"/>
    <w:rsid w:val="00423775"/>
  </w:style>
  <w:style w:type="paragraph" w:customStyle="1" w:styleId="D6198BD0E4A84028BE1FBC152EF96943">
    <w:name w:val="D6198BD0E4A84028BE1FBC152EF96943"/>
    <w:rsid w:val="00423775"/>
  </w:style>
  <w:style w:type="paragraph" w:customStyle="1" w:styleId="36AD994D7BED4464BC10FE24FDBC09B7">
    <w:name w:val="36AD994D7BED4464BC10FE24FDBC09B7"/>
    <w:rsid w:val="00423775"/>
  </w:style>
  <w:style w:type="paragraph" w:customStyle="1" w:styleId="84840EE0329540E5A389FAD143582B30">
    <w:name w:val="84840EE0329540E5A389FAD143582B30"/>
    <w:rsid w:val="00423775"/>
  </w:style>
  <w:style w:type="paragraph" w:customStyle="1" w:styleId="0FD153BAB4004EF99B4725C6EB88337D">
    <w:name w:val="0FD153BAB4004EF99B4725C6EB88337D"/>
    <w:rsid w:val="00423775"/>
  </w:style>
  <w:style w:type="paragraph" w:customStyle="1" w:styleId="A4C41BAAB1F740A7B90E102C98027AC8">
    <w:name w:val="A4C41BAAB1F740A7B90E102C98027AC8"/>
    <w:rsid w:val="00423775"/>
  </w:style>
  <w:style w:type="paragraph" w:customStyle="1" w:styleId="55179E73227245709BEC038E091188BB">
    <w:name w:val="55179E73227245709BEC038E091188BB"/>
    <w:rsid w:val="00423775"/>
  </w:style>
  <w:style w:type="paragraph" w:customStyle="1" w:styleId="F16FF4CF2D61443CB2AF5C7703A7CDC0">
    <w:name w:val="F16FF4CF2D61443CB2AF5C7703A7CDC0"/>
    <w:rsid w:val="00423775"/>
  </w:style>
  <w:style w:type="paragraph" w:customStyle="1" w:styleId="248F3D34A9FD41CF8791218BD66391B1">
    <w:name w:val="248F3D34A9FD41CF8791218BD66391B1"/>
    <w:rsid w:val="00423775"/>
  </w:style>
  <w:style w:type="paragraph" w:customStyle="1" w:styleId="239B5C998B714D0F9C9AAB3804A160C0">
    <w:name w:val="239B5C998B714D0F9C9AAB3804A160C0"/>
    <w:rsid w:val="00423775"/>
  </w:style>
  <w:style w:type="paragraph" w:customStyle="1" w:styleId="89B8971D8A054BD190E98545CC523EF4">
    <w:name w:val="89B8971D8A054BD190E98545CC523EF4"/>
    <w:rsid w:val="00423775"/>
  </w:style>
  <w:style w:type="paragraph" w:customStyle="1" w:styleId="457FE0792BC84BC9970DE2B4F9052F53">
    <w:name w:val="457FE0792BC84BC9970DE2B4F9052F53"/>
    <w:rsid w:val="00423775"/>
  </w:style>
  <w:style w:type="paragraph" w:customStyle="1" w:styleId="AD311FAA0BC848B08312ACFCCCA0B68E">
    <w:name w:val="AD311FAA0BC848B08312ACFCCCA0B68E"/>
    <w:rsid w:val="004237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382</Words>
  <Characters>1928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2T06:54:00Z</dcterms:created>
  <dcterms:modified xsi:type="dcterms:W3CDTF">2019-11-0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vkB5x1jV"/&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